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830309" w14:textId="649B78DD" w:rsidR="009D280D" w:rsidRPr="00EA135A" w:rsidRDefault="002314D1" w:rsidP="00A670C9">
      <w:pPr>
        <w:spacing w:before="240" w:after="240"/>
        <w:jc w:val="center"/>
        <w:rPr>
          <w:rFonts w:cstheme="minorHAnsi"/>
          <w:b/>
          <w:sz w:val="28"/>
          <w:szCs w:val="28"/>
        </w:rPr>
      </w:pPr>
      <w:r w:rsidRPr="00EA135A">
        <w:rPr>
          <w:rFonts w:cstheme="minorHAnsi"/>
          <w:b/>
          <w:sz w:val="28"/>
          <w:szCs w:val="28"/>
        </w:rPr>
        <w:t>BAŞLIK</w:t>
      </w:r>
      <w:r w:rsidR="00AA7D5C" w:rsidRPr="00EA135A">
        <w:rPr>
          <w:rFonts w:cstheme="minorHAnsi"/>
          <w:b/>
          <w:sz w:val="28"/>
          <w:szCs w:val="28"/>
        </w:rPr>
        <w:t xml:space="preserve"> (CALİBRİ, </w:t>
      </w:r>
      <w:r w:rsidR="00EA135A" w:rsidRPr="00EA135A">
        <w:rPr>
          <w:rFonts w:cstheme="minorHAnsi"/>
          <w:b/>
          <w:sz w:val="28"/>
          <w:szCs w:val="28"/>
        </w:rPr>
        <w:t>14</w:t>
      </w:r>
      <w:r w:rsidR="00AA7D5C" w:rsidRPr="00EA135A">
        <w:rPr>
          <w:rFonts w:cstheme="minorHAnsi"/>
          <w:b/>
          <w:sz w:val="28"/>
          <w:szCs w:val="28"/>
        </w:rPr>
        <w:t xml:space="preserve"> PUNTO, TÜM HARFLERİ BÜYÜK, ORTALI VE KOYU)</w:t>
      </w:r>
      <w:r w:rsidR="00451156">
        <w:rPr>
          <w:rStyle w:val="DipnotBavurusu"/>
          <w:rFonts w:cstheme="minorHAnsi"/>
          <w:b/>
          <w:sz w:val="28"/>
          <w:szCs w:val="28"/>
        </w:rPr>
        <w:footnoteReference w:id="1"/>
      </w:r>
    </w:p>
    <w:p w14:paraId="63EF2A0F" w14:textId="04209DD0" w:rsidR="00C26978" w:rsidRDefault="0024255C" w:rsidP="0024255C">
      <w:pPr>
        <w:spacing w:before="240" w:after="360"/>
        <w:jc w:val="center"/>
        <w:rPr>
          <w:rFonts w:cstheme="minorHAnsi"/>
          <w:sz w:val="24"/>
          <w:szCs w:val="24"/>
        </w:rPr>
      </w:pPr>
      <w:r>
        <w:rPr>
          <w:rFonts w:cstheme="minorHAnsi"/>
          <w:sz w:val="24"/>
          <w:szCs w:val="20"/>
        </w:rPr>
        <w:t xml:space="preserve">İngilizce </w:t>
      </w:r>
      <w:r w:rsidR="002314D1" w:rsidRPr="00AA7D5C">
        <w:rPr>
          <w:rFonts w:cstheme="minorHAnsi"/>
          <w:sz w:val="24"/>
          <w:szCs w:val="20"/>
        </w:rPr>
        <w:t>Başlık</w:t>
      </w:r>
      <w:r w:rsidR="00AA7D5C" w:rsidRPr="00AA7D5C">
        <w:rPr>
          <w:rFonts w:cstheme="minorHAnsi"/>
          <w:sz w:val="24"/>
          <w:szCs w:val="20"/>
        </w:rPr>
        <w:t xml:space="preserve"> (</w:t>
      </w:r>
      <w:proofErr w:type="spellStart"/>
      <w:r w:rsidR="00AA7D5C" w:rsidRPr="00AA7D5C">
        <w:rPr>
          <w:rFonts w:cstheme="minorHAnsi"/>
          <w:sz w:val="24"/>
          <w:szCs w:val="24"/>
        </w:rPr>
        <w:t>Calibri</w:t>
      </w:r>
      <w:proofErr w:type="spellEnd"/>
      <w:r w:rsidR="00AA7D5C" w:rsidRPr="00AA7D5C">
        <w:rPr>
          <w:rFonts w:cstheme="minorHAnsi"/>
          <w:sz w:val="24"/>
          <w:szCs w:val="24"/>
        </w:rPr>
        <w:t>, 12 Punto, İlk Harfleri Büyük, Ortalı)</w:t>
      </w:r>
    </w:p>
    <w:p w14:paraId="7FE8B13E" w14:textId="3C50034D" w:rsidR="0024255C" w:rsidRPr="00451156" w:rsidRDefault="0024255C" w:rsidP="0024255C">
      <w:pPr>
        <w:spacing w:before="360" w:after="360"/>
        <w:jc w:val="center"/>
        <w:rPr>
          <w:rFonts w:cstheme="minorHAnsi"/>
          <w:szCs w:val="20"/>
        </w:rPr>
      </w:pPr>
      <w:r w:rsidRPr="00451156">
        <w:rPr>
          <w:rFonts w:cstheme="minorHAnsi"/>
          <w:szCs w:val="20"/>
        </w:rPr>
        <w:t>Yazar Adı SOYADI</w:t>
      </w:r>
      <w:r w:rsidRPr="00451156">
        <w:rPr>
          <w:rStyle w:val="DipnotBavurusu"/>
          <w:rFonts w:cstheme="minorHAnsi"/>
          <w:szCs w:val="20"/>
        </w:rPr>
        <w:footnoteReference w:id="2"/>
      </w:r>
      <w:r w:rsidRPr="00451156">
        <w:rPr>
          <w:rFonts w:cstheme="minorHAnsi"/>
          <w:szCs w:val="20"/>
        </w:rPr>
        <w:t>, Yazar Adı SOYADI</w:t>
      </w:r>
      <w:r w:rsidRPr="00451156">
        <w:rPr>
          <w:rStyle w:val="DipnotBavurusu"/>
          <w:rFonts w:cstheme="minorHAnsi"/>
          <w:szCs w:val="20"/>
        </w:rPr>
        <w:footnoteReference w:id="3"/>
      </w:r>
    </w:p>
    <w:p w14:paraId="09C6A580" w14:textId="1F088A94" w:rsidR="00173DF9" w:rsidRPr="00500C98" w:rsidRDefault="00D32A7D" w:rsidP="00EC2F9C">
      <w:pPr>
        <w:spacing w:before="240"/>
        <w:rPr>
          <w:rFonts w:cstheme="minorHAnsi"/>
          <w:b/>
          <w:szCs w:val="20"/>
        </w:rPr>
      </w:pPr>
      <w:r w:rsidRPr="00500C98">
        <w:rPr>
          <w:rFonts w:cstheme="minorHAnsi"/>
          <w:b/>
          <w:szCs w:val="20"/>
        </w:rPr>
        <w:t>Öz</w:t>
      </w:r>
    </w:p>
    <w:p w14:paraId="3D746A48" w14:textId="598C5AA2" w:rsidR="004E2CAB" w:rsidRPr="008F16D6" w:rsidRDefault="004E2CAB" w:rsidP="008F16D6">
      <w:pPr>
        <w:spacing w:after="0"/>
        <w:rPr>
          <w:rFonts w:cstheme="minorHAnsi"/>
          <w:sz w:val="18"/>
          <w:szCs w:val="18"/>
        </w:rPr>
      </w:pPr>
      <w:r w:rsidRPr="008F16D6">
        <w:rPr>
          <w:rFonts w:cstheme="minorHAnsi"/>
          <w:sz w:val="18"/>
          <w:szCs w:val="18"/>
        </w:rPr>
        <w:t>Türkçe ve İngilizce öz (anahtar keli</w:t>
      </w:r>
      <w:r w:rsidR="00BC7E01">
        <w:rPr>
          <w:rFonts w:cstheme="minorHAnsi"/>
          <w:sz w:val="18"/>
          <w:szCs w:val="18"/>
        </w:rPr>
        <w:t>meler eklenerek) yapılmalıdır. 2</w:t>
      </w:r>
      <w:r w:rsidRPr="008F16D6">
        <w:rPr>
          <w:rFonts w:cstheme="minorHAnsi"/>
          <w:sz w:val="18"/>
          <w:szCs w:val="18"/>
        </w:rPr>
        <w:t>50</w:t>
      </w:r>
      <w:r w:rsidR="00BC7E01">
        <w:rPr>
          <w:rFonts w:cstheme="minorHAnsi"/>
          <w:sz w:val="18"/>
          <w:szCs w:val="18"/>
        </w:rPr>
        <w:t>-3</w:t>
      </w:r>
      <w:r w:rsidR="00451156">
        <w:rPr>
          <w:rFonts w:cstheme="minorHAnsi"/>
          <w:sz w:val="18"/>
          <w:szCs w:val="18"/>
        </w:rPr>
        <w:t xml:space="preserve">00 kelime aralığında olmalıdır. Tek bir paragraftan oluşmalıdır.  </w:t>
      </w:r>
      <w:r w:rsidR="009A3368">
        <w:rPr>
          <w:rFonts w:cstheme="minorHAnsi"/>
          <w:sz w:val="18"/>
          <w:szCs w:val="18"/>
        </w:rPr>
        <w:t>Yazının</w:t>
      </w:r>
      <w:r w:rsidR="00451156">
        <w:rPr>
          <w:rFonts w:cstheme="minorHAnsi"/>
          <w:sz w:val="18"/>
          <w:szCs w:val="18"/>
        </w:rPr>
        <w:t xml:space="preserve"> tümünü en kısa</w:t>
      </w:r>
      <w:r w:rsidR="00BC7E01">
        <w:rPr>
          <w:rFonts w:cstheme="minorHAnsi"/>
          <w:sz w:val="18"/>
          <w:szCs w:val="18"/>
        </w:rPr>
        <w:t xml:space="preserve"> (amacını, yöntemini, bulgularını,</w:t>
      </w:r>
      <w:r w:rsidRPr="008F16D6">
        <w:rPr>
          <w:rFonts w:cstheme="minorHAnsi"/>
          <w:sz w:val="18"/>
          <w:szCs w:val="18"/>
        </w:rPr>
        <w:t xml:space="preserve"> sonucunu</w:t>
      </w:r>
      <w:r w:rsidR="00BC7E01">
        <w:rPr>
          <w:rFonts w:cstheme="minorHAnsi"/>
          <w:sz w:val="18"/>
          <w:szCs w:val="18"/>
        </w:rPr>
        <w:t>, önerilerini</w:t>
      </w:r>
      <w:r w:rsidRPr="008F16D6">
        <w:rPr>
          <w:rFonts w:cstheme="minorHAnsi"/>
          <w:sz w:val="18"/>
          <w:szCs w:val="18"/>
        </w:rPr>
        <w:t xml:space="preserve">) yansıtacak nitelikte olmalıdır. </w:t>
      </w:r>
      <w:proofErr w:type="spellStart"/>
      <w:r w:rsidRPr="008F16D6">
        <w:rPr>
          <w:rFonts w:cstheme="minorHAnsi"/>
          <w:sz w:val="18"/>
          <w:szCs w:val="18"/>
        </w:rPr>
        <w:t>Calibri</w:t>
      </w:r>
      <w:proofErr w:type="spellEnd"/>
      <w:r w:rsidRPr="008F16D6">
        <w:rPr>
          <w:rFonts w:cstheme="minorHAnsi"/>
          <w:sz w:val="18"/>
          <w:szCs w:val="18"/>
        </w:rPr>
        <w:t>, 9 punto, tek satır aralığında olmalıdır. Özün altında çalışmanın bütünlüğünü yansıtacak anahtar kelimeler</w:t>
      </w:r>
      <w:r w:rsidR="00451156">
        <w:rPr>
          <w:rFonts w:cstheme="minorHAnsi"/>
          <w:sz w:val="18"/>
          <w:szCs w:val="18"/>
        </w:rPr>
        <w:t xml:space="preserve"> (4-6)</w:t>
      </w:r>
      <w:r w:rsidRPr="008F16D6">
        <w:rPr>
          <w:rFonts w:cstheme="minorHAnsi"/>
          <w:sz w:val="18"/>
          <w:szCs w:val="18"/>
        </w:rPr>
        <w:t xml:space="preserve"> verilmelidir. Anahtar kelimelerin birincisinin ilk harfi büyük diğerleri küçük harfle yazılmalı (özel isimler ve büyük harfli kısaltmalar h</w:t>
      </w:r>
      <w:r w:rsidR="00451156">
        <w:rPr>
          <w:rFonts w:cstheme="minorHAnsi"/>
          <w:sz w:val="18"/>
          <w:szCs w:val="18"/>
        </w:rPr>
        <w:t>ariç).</w:t>
      </w:r>
    </w:p>
    <w:p w14:paraId="5F952BC0" w14:textId="356E39D9" w:rsidR="004E2CAB" w:rsidRPr="008F16D6" w:rsidRDefault="003024F2" w:rsidP="008F16D6">
      <w:pPr>
        <w:spacing w:after="0"/>
        <w:rPr>
          <w:rFonts w:cstheme="minorHAnsi"/>
          <w:sz w:val="18"/>
          <w:szCs w:val="18"/>
        </w:rPr>
      </w:pPr>
      <w:r w:rsidRPr="008F16D6">
        <w:rPr>
          <w:rFonts w:cstheme="minorHAnsi"/>
          <w:b/>
          <w:sz w:val="18"/>
          <w:szCs w:val="18"/>
        </w:rPr>
        <w:t xml:space="preserve">Anahtar Kelimeler: </w:t>
      </w:r>
      <w:r w:rsidR="004E2CAB" w:rsidRPr="008F16D6">
        <w:rPr>
          <w:rFonts w:cstheme="minorHAnsi"/>
          <w:sz w:val="18"/>
          <w:szCs w:val="18"/>
        </w:rPr>
        <w:t>Anahtar</w:t>
      </w:r>
      <w:r w:rsidR="00BC7E01">
        <w:rPr>
          <w:rFonts w:cstheme="minorHAnsi"/>
          <w:sz w:val="18"/>
          <w:szCs w:val="18"/>
        </w:rPr>
        <w:t>,</w:t>
      </w:r>
      <w:r w:rsidR="004E2CAB" w:rsidRPr="008F16D6">
        <w:rPr>
          <w:rFonts w:cstheme="minorHAnsi"/>
          <w:sz w:val="18"/>
          <w:szCs w:val="18"/>
        </w:rPr>
        <w:t xml:space="preserve"> </w:t>
      </w:r>
      <w:r w:rsidR="00BC7E01" w:rsidRPr="008F16D6">
        <w:rPr>
          <w:rFonts w:cstheme="minorHAnsi"/>
          <w:sz w:val="18"/>
          <w:szCs w:val="18"/>
        </w:rPr>
        <w:t>Kelime</w:t>
      </w:r>
      <w:r w:rsidR="00BC7E01">
        <w:rPr>
          <w:rFonts w:cstheme="minorHAnsi"/>
          <w:sz w:val="18"/>
          <w:szCs w:val="18"/>
        </w:rPr>
        <w:t>, A</w:t>
      </w:r>
      <w:r w:rsidR="00451156">
        <w:rPr>
          <w:rFonts w:cstheme="minorHAnsi"/>
          <w:sz w:val="18"/>
          <w:szCs w:val="18"/>
        </w:rPr>
        <w:t xml:space="preserve">nahtar kelime, Anahtar kelime, </w:t>
      </w:r>
    </w:p>
    <w:p w14:paraId="2E63BDCF" w14:textId="57B0A2ED" w:rsidR="004E2CAB" w:rsidRPr="00500C98" w:rsidRDefault="004E2CAB" w:rsidP="008F16D6">
      <w:pPr>
        <w:spacing w:before="240" w:after="0"/>
        <w:rPr>
          <w:rFonts w:cstheme="minorHAnsi"/>
          <w:b/>
          <w:szCs w:val="20"/>
        </w:rPr>
      </w:pPr>
      <w:proofErr w:type="spellStart"/>
      <w:r w:rsidRPr="00500C98">
        <w:rPr>
          <w:rFonts w:cstheme="minorHAnsi"/>
          <w:b/>
          <w:szCs w:val="20"/>
        </w:rPr>
        <w:t>Abstract</w:t>
      </w:r>
      <w:proofErr w:type="spellEnd"/>
    </w:p>
    <w:p w14:paraId="3DDF5D85" w14:textId="1D5C00C4" w:rsidR="00451156" w:rsidRPr="008F16D6" w:rsidRDefault="00451156" w:rsidP="00451156">
      <w:pPr>
        <w:spacing w:after="0"/>
        <w:rPr>
          <w:rFonts w:cstheme="minorHAnsi"/>
          <w:b/>
          <w:sz w:val="18"/>
          <w:szCs w:val="18"/>
        </w:rPr>
      </w:pPr>
      <w:r w:rsidRPr="008F16D6">
        <w:rPr>
          <w:rFonts w:cstheme="minorHAnsi"/>
          <w:sz w:val="18"/>
          <w:szCs w:val="18"/>
        </w:rPr>
        <w:t>Türkçe öz ile eş özelliklere sahip</w:t>
      </w:r>
      <w:r w:rsidR="00C12C84">
        <w:rPr>
          <w:rFonts w:cstheme="minorHAnsi"/>
          <w:sz w:val="18"/>
          <w:szCs w:val="18"/>
        </w:rPr>
        <w:t xml:space="preserve"> olmalıdır. İlk</w:t>
      </w:r>
      <w:r>
        <w:rPr>
          <w:rFonts w:cstheme="minorHAnsi"/>
          <w:sz w:val="18"/>
          <w:szCs w:val="18"/>
        </w:rPr>
        <w:t xml:space="preserve"> sayfada yer almalıdır</w:t>
      </w:r>
      <w:r w:rsidRPr="008F16D6">
        <w:rPr>
          <w:rFonts w:cstheme="minorHAnsi"/>
          <w:sz w:val="18"/>
          <w:szCs w:val="18"/>
        </w:rPr>
        <w:t xml:space="preserve">. </w:t>
      </w:r>
    </w:p>
    <w:p w14:paraId="6D2DFDE5" w14:textId="5C85D317" w:rsidR="00606801" w:rsidRPr="008F16D6" w:rsidRDefault="0053567E" w:rsidP="008F16D6">
      <w:pPr>
        <w:spacing w:before="80" w:after="0"/>
        <w:rPr>
          <w:rFonts w:cstheme="minorHAnsi"/>
          <w:sz w:val="18"/>
          <w:szCs w:val="18"/>
        </w:rPr>
      </w:pPr>
      <w:proofErr w:type="spellStart"/>
      <w:r w:rsidRPr="008F16D6">
        <w:rPr>
          <w:rFonts w:cstheme="minorHAnsi"/>
          <w:b/>
          <w:sz w:val="18"/>
          <w:szCs w:val="18"/>
        </w:rPr>
        <w:t>Keywords</w:t>
      </w:r>
      <w:proofErr w:type="spellEnd"/>
      <w:r w:rsidRPr="008F16D6">
        <w:rPr>
          <w:rFonts w:cstheme="minorHAnsi"/>
          <w:b/>
          <w:sz w:val="18"/>
          <w:szCs w:val="18"/>
        </w:rPr>
        <w:t>:</w:t>
      </w:r>
      <w:r w:rsidRPr="008F16D6">
        <w:rPr>
          <w:rFonts w:cstheme="minorHAnsi"/>
          <w:sz w:val="18"/>
          <w:szCs w:val="18"/>
        </w:rPr>
        <w:t xml:space="preserve"> </w:t>
      </w:r>
      <w:proofErr w:type="spellStart"/>
      <w:r w:rsidR="00451156">
        <w:rPr>
          <w:rFonts w:cstheme="minorHAnsi"/>
          <w:sz w:val="18"/>
          <w:szCs w:val="18"/>
        </w:rPr>
        <w:t>Keyword</w:t>
      </w:r>
      <w:proofErr w:type="spellEnd"/>
      <w:r w:rsidR="00451156">
        <w:rPr>
          <w:rFonts w:cstheme="minorHAnsi"/>
          <w:sz w:val="18"/>
          <w:szCs w:val="18"/>
        </w:rPr>
        <w:t xml:space="preserve">, </w:t>
      </w:r>
      <w:proofErr w:type="spellStart"/>
      <w:r w:rsidR="00451156">
        <w:rPr>
          <w:rFonts w:cstheme="minorHAnsi"/>
          <w:sz w:val="18"/>
          <w:szCs w:val="18"/>
        </w:rPr>
        <w:t>Keyword</w:t>
      </w:r>
      <w:proofErr w:type="spellEnd"/>
      <w:r w:rsidR="00451156">
        <w:rPr>
          <w:rFonts w:cstheme="minorHAnsi"/>
          <w:sz w:val="18"/>
          <w:szCs w:val="18"/>
        </w:rPr>
        <w:t xml:space="preserve">, </w:t>
      </w:r>
      <w:proofErr w:type="spellStart"/>
      <w:r w:rsidR="00451156">
        <w:rPr>
          <w:rFonts w:cstheme="minorHAnsi"/>
          <w:sz w:val="18"/>
          <w:szCs w:val="18"/>
        </w:rPr>
        <w:t>Keyword</w:t>
      </w:r>
      <w:proofErr w:type="spellEnd"/>
      <w:r w:rsidR="00451156">
        <w:rPr>
          <w:rFonts w:cstheme="minorHAnsi"/>
          <w:sz w:val="18"/>
          <w:szCs w:val="18"/>
        </w:rPr>
        <w:t xml:space="preserve">, </w:t>
      </w:r>
      <w:proofErr w:type="spellStart"/>
      <w:r w:rsidR="00451156">
        <w:rPr>
          <w:rFonts w:cstheme="minorHAnsi"/>
          <w:sz w:val="18"/>
          <w:szCs w:val="18"/>
        </w:rPr>
        <w:t>Keyword</w:t>
      </w:r>
      <w:proofErr w:type="spellEnd"/>
      <w:r w:rsidR="00451156">
        <w:rPr>
          <w:rFonts w:cstheme="minorHAnsi"/>
          <w:sz w:val="18"/>
          <w:szCs w:val="18"/>
        </w:rPr>
        <w:t xml:space="preserve">, </w:t>
      </w:r>
      <w:proofErr w:type="spellStart"/>
      <w:r w:rsidR="00451156">
        <w:rPr>
          <w:rFonts w:cstheme="minorHAnsi"/>
          <w:sz w:val="18"/>
          <w:szCs w:val="18"/>
        </w:rPr>
        <w:t>Keyword</w:t>
      </w:r>
      <w:proofErr w:type="spellEnd"/>
    </w:p>
    <w:p w14:paraId="2C067AA8" w14:textId="77777777" w:rsidR="00736EFF" w:rsidRPr="008F16D6" w:rsidRDefault="00736EFF" w:rsidP="008F16D6">
      <w:pPr>
        <w:rPr>
          <w:rFonts w:cstheme="minorHAnsi"/>
          <w:b/>
          <w:szCs w:val="20"/>
        </w:rPr>
      </w:pPr>
      <w:r w:rsidRPr="008F16D6">
        <w:rPr>
          <w:rFonts w:cstheme="minorHAnsi"/>
          <w:b/>
          <w:szCs w:val="20"/>
        </w:rPr>
        <w:br w:type="page"/>
      </w:r>
    </w:p>
    <w:p w14:paraId="3D938F44" w14:textId="2DDA5548" w:rsidR="00353318" w:rsidRPr="008F16D6" w:rsidRDefault="000317BD" w:rsidP="00EC2F9C">
      <w:pPr>
        <w:pStyle w:val="Balk1"/>
        <w:spacing w:before="240"/>
        <w:rPr>
          <w:b w:val="0"/>
        </w:rPr>
      </w:pPr>
      <w:r w:rsidRPr="008F16D6">
        <w:lastRenderedPageBreak/>
        <w:t>GİRİŞ</w:t>
      </w:r>
    </w:p>
    <w:p w14:paraId="61212C8B" w14:textId="15AB769C" w:rsidR="00A928DB" w:rsidRPr="008F16D6" w:rsidRDefault="00A928DB" w:rsidP="008F16D6">
      <w:r w:rsidRPr="008F16D6">
        <w:t xml:space="preserve">Sayfa düzeni, </w:t>
      </w:r>
      <w:r w:rsidR="00511BE7">
        <w:t xml:space="preserve">yazım kurallarında anlatıldığı gibi </w:t>
      </w:r>
      <w:proofErr w:type="spellStart"/>
      <w:r w:rsidR="00511BE7">
        <w:t>olmalıdrır</w:t>
      </w:r>
      <w:proofErr w:type="spellEnd"/>
      <w:r w:rsidR="00511BE7">
        <w:t xml:space="preserve">. </w:t>
      </w:r>
      <w:r w:rsidRPr="008F16D6">
        <w:t xml:space="preserve">A4 boyutunda; kenar boşluğu “Orta” olacak şekilde - yani üsten ve alttan 2,54 cm; soldan ve sağdan 1,91 cm boşluk bırakılarak hazırlanmalıdır. </w:t>
      </w:r>
      <w:r w:rsidR="00511BE7">
        <w:t>Tek satır aralığı kullanılmalıdır</w:t>
      </w:r>
      <w:r w:rsidRPr="008F16D6">
        <w:t>.</w:t>
      </w:r>
    </w:p>
    <w:p w14:paraId="2B8F670A" w14:textId="43C34096" w:rsidR="00511BE7" w:rsidRDefault="00511BE7" w:rsidP="008F16D6">
      <w:r>
        <w:t>Araştırmanın problem durumu, kavramsal çerçevesi açık bir şekilde anlatılmalıdır. Araştırmanın konusu/problemi ile ilgili alan yazın itina ile taranarak yapılan araştırma desteklenmelidir. Alan yazına yer verilmelidir. Araştırmanın özgün değeri açıklanmalıdır. Araştırmanın önemi, araştırmanın amacı/problem cümlesi, varsa alt amaçları/alt problemleri açık ve anlaşılır bir şekilde yazılmalıdır.</w:t>
      </w:r>
    </w:p>
    <w:p w14:paraId="581480D5" w14:textId="790227CB" w:rsidR="00A928DB" w:rsidRDefault="00511BE7" w:rsidP="008F16D6">
      <w:r>
        <w:t xml:space="preserve">Anlatım sade, anlaşılabilir </w:t>
      </w:r>
      <w:r w:rsidR="00A928DB" w:rsidRPr="008F16D6">
        <w:t xml:space="preserve">olmalıdır. </w:t>
      </w:r>
      <w:r>
        <w:t xml:space="preserve">Kanaatlerden ziyade kanıtlanmış bilgiler kullanılmalıdır. </w:t>
      </w:r>
      <w:proofErr w:type="spellStart"/>
      <w:r w:rsidR="00A11D4B">
        <w:t>Bilisel</w:t>
      </w:r>
      <w:proofErr w:type="spellEnd"/>
      <w:r w:rsidR="00A11D4B">
        <w:t xml:space="preserve"> yöntemler kullanılarak yapılan araştırmaların sonuçlarına başvurulduğunda mutlaka atıf yapılmalıdır. </w:t>
      </w:r>
      <w:r>
        <w:t xml:space="preserve">Araştırma konusu/problemi ile ilgili olmayan bilgiler yer almamalıdır. </w:t>
      </w:r>
    </w:p>
    <w:p w14:paraId="3D617414" w14:textId="066B6340" w:rsidR="00A069E8" w:rsidRPr="008F16D6" w:rsidRDefault="00A11D4B" w:rsidP="00A069E8">
      <w:r>
        <w:t>Araştırmanın amacı, önemi için başlı</w:t>
      </w:r>
      <w:r w:rsidR="009A3368">
        <w:t>k</w:t>
      </w:r>
      <w:r>
        <w:t xml:space="preserve">lar kullanılmamalıdır. Farklı </w:t>
      </w:r>
      <w:proofErr w:type="spellStart"/>
      <w:r>
        <w:t>pragraflarda</w:t>
      </w:r>
      <w:proofErr w:type="spellEnd"/>
      <w:r>
        <w:t xml:space="preserve"> yer almalıdır.</w:t>
      </w:r>
    </w:p>
    <w:p w14:paraId="3F3D8377" w14:textId="77777777" w:rsidR="00306612" w:rsidRDefault="00306612" w:rsidP="008F16D6">
      <w:pPr>
        <w:pStyle w:val="Balk1"/>
      </w:pPr>
    </w:p>
    <w:p w14:paraId="35E9447F" w14:textId="77777777" w:rsidR="00306612" w:rsidRDefault="00306612" w:rsidP="008F16D6">
      <w:pPr>
        <w:pStyle w:val="Balk1"/>
      </w:pPr>
    </w:p>
    <w:p w14:paraId="50F594ED" w14:textId="77777777" w:rsidR="00306612" w:rsidRDefault="00306612" w:rsidP="008F16D6">
      <w:pPr>
        <w:pStyle w:val="Balk1"/>
      </w:pPr>
    </w:p>
    <w:p w14:paraId="1141B4BA" w14:textId="1DCAE7DD" w:rsidR="00A928DB" w:rsidRPr="008F16D6" w:rsidRDefault="00A928DB" w:rsidP="00EC2F9C">
      <w:pPr>
        <w:pStyle w:val="Balk1"/>
        <w:spacing w:before="240"/>
      </w:pPr>
      <w:r w:rsidRPr="008F16D6">
        <w:t>YÖNTEM</w:t>
      </w:r>
    </w:p>
    <w:p w14:paraId="51530685" w14:textId="48C93988" w:rsidR="00A11D4B" w:rsidRDefault="00A11D4B" w:rsidP="008F16D6">
      <w:r>
        <w:t>Araştırma türü makalelerde; Araştırmanın modeli/desenine göre yapılan bütün işler ayrıntılı olarak açıklanmalıdır.</w:t>
      </w:r>
    </w:p>
    <w:p w14:paraId="6CA0E428" w14:textId="146B3D0C" w:rsidR="00A11D4B" w:rsidRDefault="00A11D4B" w:rsidP="008F16D6">
      <w:r>
        <w:t>Yöntem başlığı altında Araştırmanın modeli/deseni; yöntemi; Araştırma grubu/Evren örneklem; veri toplama araçları (geçerlik güvenirlik bilgisi verilmelidir) ve verilerin toplanması; verilerin analizi</w:t>
      </w:r>
      <w:r w:rsidR="00425080">
        <w:t xml:space="preserve">; etik kurul karar bilgileri açık ve anlaşılır bir şekilde verilmelidir. </w:t>
      </w:r>
      <w:r>
        <w:t xml:space="preserve"> </w:t>
      </w:r>
      <w:r w:rsidR="00BC7E01">
        <w:t>Yöntemin bölümleri ayrı başlıklar altında verilmelidir.</w:t>
      </w:r>
      <w:r w:rsidR="00BC7E01">
        <w:t xml:space="preserve"> </w:t>
      </w:r>
      <w:r>
        <w:t>Etik kurul onayı alınm</w:t>
      </w:r>
      <w:r w:rsidR="00425080">
        <w:t>ı</w:t>
      </w:r>
      <w:r>
        <w:t xml:space="preserve">ş ise kararın nereden, </w:t>
      </w:r>
      <w:proofErr w:type="spellStart"/>
      <w:r>
        <w:t>nezaman</w:t>
      </w:r>
      <w:proofErr w:type="spellEnd"/>
      <w:r>
        <w:t xml:space="preserve"> alındığı</w:t>
      </w:r>
      <w:r w:rsidR="00425080">
        <w:t xml:space="preserve">, karar </w:t>
      </w:r>
      <w:proofErr w:type="spellStart"/>
      <w:r w:rsidR="00425080">
        <w:t>nosu</w:t>
      </w:r>
      <w:proofErr w:type="spellEnd"/>
      <w:r w:rsidR="00425080">
        <w:t xml:space="preserve"> </w:t>
      </w:r>
      <w:r w:rsidR="00BC7E01">
        <w:t xml:space="preserve">yöntemin en sonunda </w:t>
      </w:r>
      <w:r w:rsidR="00425080">
        <w:t>verilmelidir.</w:t>
      </w:r>
      <w:r w:rsidR="00BC7E01">
        <w:t xml:space="preserve"> </w:t>
      </w:r>
    </w:p>
    <w:p w14:paraId="29F08703" w14:textId="77777777" w:rsidR="00DC2A5A" w:rsidRPr="008F16D6" w:rsidRDefault="00DC2A5A" w:rsidP="008F16D6">
      <w:pPr>
        <w:rPr>
          <w:b/>
        </w:rPr>
      </w:pPr>
      <w:r w:rsidRPr="008F16D6">
        <w:t xml:space="preserve">Problem ile seçilen araştırma yöntemi ilişkilendirilmelidir. Problemin hangi kuramsal açıdan ele alındığı, araştırma modeli, çalışma grubunun temel özellikleri ve seçilme süreci, kullanılan ölçme araçları gerekçeleri ile birlikte belirtilmelidir. Bütün veri toplama araçlarının geliştirme, uyarlama, uygulama, geçerlilik ve güvenirlik çalışma aşamaları, puanlama, sonuç vb. ayrıntıları açıklanmalıdır. Veri analizinde kullanılan yöntemler belirtilmelidir. </w:t>
      </w:r>
    </w:p>
    <w:p w14:paraId="6A8333A9" w14:textId="77777777" w:rsidR="00306612" w:rsidRDefault="00306612" w:rsidP="008F16D6">
      <w:pPr>
        <w:pStyle w:val="Balk1"/>
        <w:rPr>
          <w:rFonts w:eastAsia="TimesNewRomanPSMT"/>
        </w:rPr>
      </w:pPr>
    </w:p>
    <w:p w14:paraId="4625D666" w14:textId="77777777" w:rsidR="00306612" w:rsidRPr="00306612" w:rsidRDefault="00306612" w:rsidP="00306612"/>
    <w:p w14:paraId="4AAA27B6" w14:textId="422A2F43" w:rsidR="00DC2A5A" w:rsidRPr="008F16D6" w:rsidRDefault="00DC2A5A" w:rsidP="00EC2F9C">
      <w:pPr>
        <w:pStyle w:val="Balk1"/>
        <w:spacing w:before="240"/>
        <w:rPr>
          <w:rFonts w:eastAsia="TimesNewRomanPSMT"/>
        </w:rPr>
      </w:pPr>
      <w:r w:rsidRPr="008F16D6">
        <w:rPr>
          <w:rFonts w:eastAsia="TimesNewRomanPSMT"/>
        </w:rPr>
        <w:t>BULGULAR</w:t>
      </w:r>
    </w:p>
    <w:p w14:paraId="5F67A364" w14:textId="5A2B2E2F" w:rsidR="00675A99" w:rsidRDefault="00DC2A5A" w:rsidP="008F16D6">
      <w:pPr>
        <w:pStyle w:val="GirisYazs"/>
        <w:spacing w:after="240"/>
        <w:ind w:firstLine="0"/>
        <w:rPr>
          <w:rFonts w:asciiTheme="minorHAnsi" w:hAnsiTheme="minorHAnsi" w:cstheme="minorHAnsi"/>
          <w:b w:val="0"/>
        </w:rPr>
      </w:pPr>
      <w:r w:rsidRPr="008F16D6">
        <w:rPr>
          <w:rFonts w:asciiTheme="minorHAnsi" w:hAnsiTheme="minorHAnsi" w:cstheme="minorHAnsi"/>
          <w:b w:val="0"/>
        </w:rPr>
        <w:t>Çalışmada elde edilen bulgular; çalışmanın amacı</w:t>
      </w:r>
      <w:r w:rsidR="00C55355">
        <w:rPr>
          <w:rFonts w:asciiTheme="minorHAnsi" w:hAnsiTheme="minorHAnsi" w:cstheme="minorHAnsi"/>
          <w:b w:val="0"/>
        </w:rPr>
        <w:t>na/problem cümlesine uygun olarak araştırma sorularının/alt amaçların/alt problemlerin sırasına uygun olarak, yöntemde belirtilen veri analiz teknikleri kullanılarak elde edilen bulgulara yer verilir. Bulgular tablo ve şekiller ile desteklenmelidir.</w:t>
      </w:r>
      <w:r w:rsidR="009A348A">
        <w:rPr>
          <w:rFonts w:asciiTheme="minorHAnsi" w:hAnsiTheme="minorHAnsi" w:cstheme="minorHAnsi"/>
          <w:b w:val="0"/>
        </w:rPr>
        <w:t xml:space="preserve"> Tab</w:t>
      </w:r>
      <w:r w:rsidR="00231764">
        <w:rPr>
          <w:rFonts w:asciiTheme="minorHAnsi" w:hAnsiTheme="minorHAnsi" w:cstheme="minorHAnsi"/>
          <w:b w:val="0"/>
        </w:rPr>
        <w:t xml:space="preserve">lolar </w:t>
      </w:r>
      <w:r w:rsidR="00BA640A">
        <w:rPr>
          <w:rFonts w:asciiTheme="minorHAnsi" w:hAnsiTheme="minorHAnsi" w:cstheme="minorHAnsi"/>
          <w:b w:val="0"/>
        </w:rPr>
        <w:t>numaralandırılmalıdır. Bulgular öncesinde tablo kullanılmış ise bulgulardaki tablo numarası öncekilerin devamı olacak şekilde verilmelidir.</w:t>
      </w:r>
      <w:r w:rsidR="00306612">
        <w:rPr>
          <w:rFonts w:asciiTheme="minorHAnsi" w:hAnsiTheme="minorHAnsi" w:cstheme="minorHAnsi"/>
          <w:b w:val="0"/>
        </w:rPr>
        <w:t xml:space="preserve"> Tablo başlığı paragraf aralığı sonrasında 3nk olarak ayarlanmalıdır.</w:t>
      </w:r>
      <w:r w:rsidR="00BA640A">
        <w:rPr>
          <w:rFonts w:asciiTheme="minorHAnsi" w:hAnsiTheme="minorHAnsi" w:cstheme="minorHAnsi"/>
          <w:b w:val="0"/>
        </w:rPr>
        <w:t xml:space="preserve"> </w:t>
      </w:r>
      <w:r w:rsidR="00231764">
        <w:rPr>
          <w:rFonts w:asciiTheme="minorHAnsi" w:hAnsiTheme="minorHAnsi" w:cstheme="minorHAnsi"/>
          <w:b w:val="0"/>
        </w:rPr>
        <w:t>Tabloya ilişkin açıklama</w:t>
      </w:r>
      <w:r w:rsidR="00306612">
        <w:rPr>
          <w:rFonts w:asciiTheme="minorHAnsi" w:hAnsiTheme="minorHAnsi" w:cstheme="minorHAnsi"/>
          <w:b w:val="0"/>
        </w:rPr>
        <w:t xml:space="preserve"> </w:t>
      </w:r>
      <w:r w:rsidR="00231764">
        <w:rPr>
          <w:rFonts w:asciiTheme="minorHAnsi" w:hAnsiTheme="minorHAnsi" w:cstheme="minorHAnsi"/>
          <w:b w:val="0"/>
        </w:rPr>
        <w:t xml:space="preserve">tablonun altında </w:t>
      </w:r>
      <w:r w:rsidR="00BA640A">
        <w:rPr>
          <w:rFonts w:asciiTheme="minorHAnsi" w:hAnsiTheme="minorHAnsi" w:cstheme="minorHAnsi"/>
          <w:b w:val="0"/>
        </w:rPr>
        <w:t>yapılmalıdır</w:t>
      </w:r>
      <w:r w:rsidR="00231764">
        <w:rPr>
          <w:rFonts w:asciiTheme="minorHAnsi" w:hAnsiTheme="minorHAnsi" w:cstheme="minorHAnsi"/>
          <w:b w:val="0"/>
        </w:rPr>
        <w:t>.</w:t>
      </w:r>
    </w:p>
    <w:p w14:paraId="203C6A31" w14:textId="5F0FF4CA" w:rsidR="00675A99" w:rsidRPr="00231764" w:rsidRDefault="00A6042B" w:rsidP="00BC7E01">
      <w:pPr>
        <w:pStyle w:val="GirisYazs"/>
        <w:spacing w:after="60"/>
        <w:ind w:firstLine="0"/>
        <w:jc w:val="center"/>
        <w:rPr>
          <w:rFonts w:asciiTheme="minorHAnsi" w:hAnsiTheme="minorHAnsi" w:cstheme="minorHAnsi"/>
          <w:b w:val="0"/>
          <w:sz w:val="18"/>
          <w:szCs w:val="18"/>
        </w:rPr>
      </w:pPr>
      <w:r w:rsidRPr="00231764">
        <w:rPr>
          <w:rFonts w:asciiTheme="minorHAnsi" w:hAnsiTheme="minorHAnsi" w:cstheme="minorHAnsi"/>
          <w:b w:val="0"/>
          <w:sz w:val="18"/>
          <w:szCs w:val="18"/>
        </w:rPr>
        <w:t>Tablo 1</w:t>
      </w:r>
      <w:r w:rsidR="00675A99" w:rsidRPr="00231764">
        <w:rPr>
          <w:rFonts w:asciiTheme="minorHAnsi" w:hAnsiTheme="minorHAnsi" w:cstheme="minorHAnsi"/>
          <w:b w:val="0"/>
          <w:sz w:val="18"/>
          <w:szCs w:val="18"/>
        </w:rPr>
        <w:t xml:space="preserve">. Coğrafya </w:t>
      </w:r>
      <w:r w:rsidR="00231764" w:rsidRPr="00231764">
        <w:rPr>
          <w:rFonts w:asciiTheme="minorHAnsi" w:hAnsiTheme="minorHAnsi" w:cstheme="minorHAnsi"/>
          <w:b w:val="0"/>
          <w:sz w:val="18"/>
          <w:szCs w:val="18"/>
        </w:rPr>
        <w:t>Öğretmenliği Öğrencilerinin Bilgisayara İlişkin Öz-Yeterlik Algısı Puan Ortalamalarının Cinsiyete Göre T-Testi Sonuçları</w:t>
      </w:r>
    </w:p>
    <w:tbl>
      <w:tblPr>
        <w:tblStyle w:val="TabloKlavuzu"/>
        <w:tblW w:w="9639"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385"/>
        <w:gridCol w:w="1373"/>
        <w:gridCol w:w="1381"/>
        <w:gridCol w:w="1372"/>
        <w:gridCol w:w="1373"/>
        <w:gridCol w:w="1376"/>
        <w:gridCol w:w="1379"/>
      </w:tblGrid>
      <w:tr w:rsidR="00A6042B" w:rsidRPr="00231764" w14:paraId="68BDD2C8" w14:textId="77777777" w:rsidTr="00231764">
        <w:trPr>
          <w:jc w:val="center"/>
        </w:trPr>
        <w:tc>
          <w:tcPr>
            <w:tcW w:w="1412" w:type="dxa"/>
          </w:tcPr>
          <w:p w14:paraId="6682B39F" w14:textId="6C44BD2B" w:rsidR="00A6042B" w:rsidRPr="00231764" w:rsidRDefault="00A6042B" w:rsidP="00A6042B">
            <w:pPr>
              <w:pStyle w:val="GirisYazs"/>
              <w:spacing w:before="0" w:after="0"/>
              <w:ind w:firstLine="0"/>
              <w:rPr>
                <w:rFonts w:asciiTheme="minorHAnsi" w:hAnsiTheme="minorHAnsi" w:cstheme="minorHAnsi"/>
                <w:b w:val="0"/>
                <w:sz w:val="16"/>
                <w:szCs w:val="16"/>
              </w:rPr>
            </w:pPr>
            <w:r w:rsidRPr="00231764">
              <w:rPr>
                <w:b w:val="0"/>
                <w:sz w:val="16"/>
                <w:szCs w:val="16"/>
              </w:rPr>
              <w:t>Cinsiyet</w:t>
            </w:r>
          </w:p>
        </w:tc>
        <w:tc>
          <w:tcPr>
            <w:tcW w:w="1412" w:type="dxa"/>
          </w:tcPr>
          <w:p w14:paraId="3F31CF6D" w14:textId="52AC059C"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N</w:t>
            </w:r>
          </w:p>
        </w:tc>
        <w:tc>
          <w:tcPr>
            <w:tcW w:w="1412" w:type="dxa"/>
          </w:tcPr>
          <w:p w14:paraId="74EF5B51" w14:textId="6D8A33EC"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X</w:t>
            </w:r>
          </w:p>
        </w:tc>
        <w:tc>
          <w:tcPr>
            <w:tcW w:w="1412" w:type="dxa"/>
          </w:tcPr>
          <w:p w14:paraId="1D8F20A6" w14:textId="3C409D55" w:rsidR="00A6042B" w:rsidRPr="00231764" w:rsidRDefault="00A6042B" w:rsidP="00231764">
            <w:pPr>
              <w:pStyle w:val="GirisYazs"/>
              <w:spacing w:before="0" w:after="0"/>
              <w:ind w:firstLine="0"/>
              <w:jc w:val="center"/>
              <w:rPr>
                <w:rFonts w:asciiTheme="minorHAnsi" w:hAnsiTheme="minorHAnsi" w:cstheme="minorHAnsi"/>
                <w:b w:val="0"/>
                <w:sz w:val="16"/>
                <w:szCs w:val="16"/>
              </w:rPr>
            </w:pPr>
            <w:proofErr w:type="spellStart"/>
            <w:r w:rsidRPr="00231764">
              <w:rPr>
                <w:b w:val="0"/>
                <w:sz w:val="16"/>
                <w:szCs w:val="16"/>
              </w:rPr>
              <w:t>Ss</w:t>
            </w:r>
            <w:proofErr w:type="spellEnd"/>
          </w:p>
        </w:tc>
        <w:tc>
          <w:tcPr>
            <w:tcW w:w="1412" w:type="dxa"/>
            <w:tcBorders>
              <w:bottom w:val="single" w:sz="4" w:space="0" w:color="auto"/>
            </w:tcBorders>
          </w:tcPr>
          <w:p w14:paraId="16E43B47" w14:textId="44C564A2" w:rsidR="00A6042B" w:rsidRPr="00231764" w:rsidRDefault="00A6042B" w:rsidP="00231764">
            <w:pPr>
              <w:pStyle w:val="GirisYazs"/>
              <w:spacing w:before="0" w:after="0"/>
              <w:ind w:firstLine="0"/>
              <w:jc w:val="center"/>
              <w:rPr>
                <w:rFonts w:asciiTheme="minorHAnsi" w:hAnsiTheme="minorHAnsi" w:cstheme="minorHAnsi"/>
                <w:b w:val="0"/>
                <w:sz w:val="16"/>
                <w:szCs w:val="16"/>
              </w:rPr>
            </w:pPr>
            <w:proofErr w:type="spellStart"/>
            <w:r w:rsidRPr="00231764">
              <w:rPr>
                <w:b w:val="0"/>
                <w:sz w:val="16"/>
                <w:szCs w:val="16"/>
              </w:rPr>
              <w:t>sd</w:t>
            </w:r>
            <w:proofErr w:type="spellEnd"/>
          </w:p>
        </w:tc>
        <w:tc>
          <w:tcPr>
            <w:tcW w:w="1413" w:type="dxa"/>
            <w:tcBorders>
              <w:bottom w:val="single" w:sz="4" w:space="0" w:color="auto"/>
            </w:tcBorders>
          </w:tcPr>
          <w:p w14:paraId="4CC2C465" w14:textId="536C6A53"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T</w:t>
            </w:r>
          </w:p>
        </w:tc>
        <w:tc>
          <w:tcPr>
            <w:tcW w:w="1413" w:type="dxa"/>
            <w:tcBorders>
              <w:bottom w:val="single" w:sz="4" w:space="0" w:color="auto"/>
            </w:tcBorders>
          </w:tcPr>
          <w:p w14:paraId="66F539F8" w14:textId="7DF712A0" w:rsidR="00A6042B" w:rsidRPr="00231764" w:rsidRDefault="00A6042B" w:rsidP="00231764">
            <w:pPr>
              <w:pStyle w:val="GirisYazs"/>
              <w:spacing w:before="0" w:after="0"/>
              <w:ind w:firstLine="0"/>
              <w:jc w:val="center"/>
              <w:rPr>
                <w:rFonts w:asciiTheme="minorHAnsi" w:hAnsiTheme="minorHAnsi" w:cstheme="minorHAnsi"/>
                <w:b w:val="0"/>
                <w:sz w:val="16"/>
                <w:szCs w:val="16"/>
              </w:rPr>
            </w:pPr>
            <w:proofErr w:type="gramStart"/>
            <w:r w:rsidRPr="00231764">
              <w:rPr>
                <w:b w:val="0"/>
                <w:sz w:val="16"/>
                <w:szCs w:val="16"/>
              </w:rPr>
              <w:t>p</w:t>
            </w:r>
            <w:proofErr w:type="gramEnd"/>
          </w:p>
        </w:tc>
      </w:tr>
      <w:tr w:rsidR="00A6042B" w:rsidRPr="00231764" w14:paraId="72AE6B0E" w14:textId="77777777" w:rsidTr="00231764">
        <w:trPr>
          <w:jc w:val="center"/>
        </w:trPr>
        <w:tc>
          <w:tcPr>
            <w:tcW w:w="1412" w:type="dxa"/>
          </w:tcPr>
          <w:p w14:paraId="554C2DE1" w14:textId="78B71944" w:rsidR="00A6042B" w:rsidRPr="00231764" w:rsidRDefault="00A6042B" w:rsidP="00A6042B">
            <w:pPr>
              <w:pStyle w:val="GirisYazs"/>
              <w:spacing w:before="0" w:after="0"/>
              <w:ind w:firstLine="0"/>
              <w:rPr>
                <w:rFonts w:asciiTheme="minorHAnsi" w:hAnsiTheme="minorHAnsi" w:cstheme="minorHAnsi"/>
                <w:b w:val="0"/>
                <w:sz w:val="16"/>
                <w:szCs w:val="16"/>
              </w:rPr>
            </w:pPr>
            <w:r w:rsidRPr="00231764">
              <w:rPr>
                <w:b w:val="0"/>
                <w:sz w:val="16"/>
                <w:szCs w:val="16"/>
              </w:rPr>
              <w:t>Kadın</w:t>
            </w:r>
          </w:p>
        </w:tc>
        <w:tc>
          <w:tcPr>
            <w:tcW w:w="1412" w:type="dxa"/>
          </w:tcPr>
          <w:p w14:paraId="6688E7CE" w14:textId="514BF479"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56</w:t>
            </w:r>
          </w:p>
        </w:tc>
        <w:tc>
          <w:tcPr>
            <w:tcW w:w="1412" w:type="dxa"/>
          </w:tcPr>
          <w:p w14:paraId="2D31A639" w14:textId="685E823E"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3,1466</w:t>
            </w:r>
          </w:p>
        </w:tc>
        <w:tc>
          <w:tcPr>
            <w:tcW w:w="1412" w:type="dxa"/>
          </w:tcPr>
          <w:p w14:paraId="64C2B11F" w14:textId="022EDBE1"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59</w:t>
            </w:r>
          </w:p>
        </w:tc>
        <w:tc>
          <w:tcPr>
            <w:tcW w:w="1412" w:type="dxa"/>
            <w:tcBorders>
              <w:bottom w:val="nil"/>
            </w:tcBorders>
          </w:tcPr>
          <w:p w14:paraId="1C11D8FE" w14:textId="320DD7AA"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161</w:t>
            </w:r>
          </w:p>
        </w:tc>
        <w:tc>
          <w:tcPr>
            <w:tcW w:w="1413" w:type="dxa"/>
            <w:tcBorders>
              <w:bottom w:val="nil"/>
            </w:tcBorders>
          </w:tcPr>
          <w:p w14:paraId="73BE3CDF" w14:textId="5D9736B2"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2,83</w:t>
            </w:r>
          </w:p>
        </w:tc>
        <w:tc>
          <w:tcPr>
            <w:tcW w:w="1413" w:type="dxa"/>
            <w:tcBorders>
              <w:bottom w:val="nil"/>
            </w:tcBorders>
          </w:tcPr>
          <w:p w14:paraId="6432247B" w14:textId="56C2CD0E"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005*</w:t>
            </w:r>
          </w:p>
        </w:tc>
      </w:tr>
      <w:tr w:rsidR="00A6042B" w:rsidRPr="00231764" w14:paraId="06C0297B" w14:textId="77777777" w:rsidTr="00231764">
        <w:trPr>
          <w:jc w:val="center"/>
        </w:trPr>
        <w:tc>
          <w:tcPr>
            <w:tcW w:w="1412" w:type="dxa"/>
          </w:tcPr>
          <w:p w14:paraId="284DF944" w14:textId="0A917359" w:rsidR="00A6042B" w:rsidRPr="00231764" w:rsidRDefault="00A6042B" w:rsidP="00A6042B">
            <w:pPr>
              <w:pStyle w:val="GirisYazs"/>
              <w:spacing w:before="0" w:after="0"/>
              <w:ind w:firstLine="0"/>
              <w:rPr>
                <w:rFonts w:asciiTheme="minorHAnsi" w:hAnsiTheme="minorHAnsi" w:cstheme="minorHAnsi"/>
                <w:b w:val="0"/>
                <w:sz w:val="16"/>
                <w:szCs w:val="16"/>
              </w:rPr>
            </w:pPr>
            <w:r w:rsidRPr="00231764">
              <w:rPr>
                <w:b w:val="0"/>
                <w:sz w:val="16"/>
                <w:szCs w:val="16"/>
              </w:rPr>
              <w:t>Erkek</w:t>
            </w:r>
          </w:p>
        </w:tc>
        <w:tc>
          <w:tcPr>
            <w:tcW w:w="1412" w:type="dxa"/>
          </w:tcPr>
          <w:p w14:paraId="52605EDF" w14:textId="1F7F41E7"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105</w:t>
            </w:r>
          </w:p>
        </w:tc>
        <w:tc>
          <w:tcPr>
            <w:tcW w:w="1412" w:type="dxa"/>
          </w:tcPr>
          <w:p w14:paraId="5624818E" w14:textId="10002316"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3,4079</w:t>
            </w:r>
          </w:p>
        </w:tc>
        <w:tc>
          <w:tcPr>
            <w:tcW w:w="1412" w:type="dxa"/>
          </w:tcPr>
          <w:p w14:paraId="518AF7AE" w14:textId="68254D54" w:rsidR="00A6042B" w:rsidRPr="00231764" w:rsidRDefault="00A6042B" w:rsidP="00231764">
            <w:pPr>
              <w:pStyle w:val="GirisYazs"/>
              <w:spacing w:before="0" w:after="0"/>
              <w:ind w:firstLine="0"/>
              <w:jc w:val="center"/>
              <w:rPr>
                <w:rFonts w:asciiTheme="minorHAnsi" w:hAnsiTheme="minorHAnsi" w:cstheme="minorHAnsi"/>
                <w:b w:val="0"/>
                <w:sz w:val="16"/>
                <w:szCs w:val="16"/>
              </w:rPr>
            </w:pPr>
            <w:r w:rsidRPr="00231764">
              <w:rPr>
                <w:b w:val="0"/>
                <w:sz w:val="16"/>
                <w:szCs w:val="16"/>
              </w:rPr>
              <w:t>,54</w:t>
            </w:r>
          </w:p>
        </w:tc>
        <w:tc>
          <w:tcPr>
            <w:tcW w:w="1412" w:type="dxa"/>
            <w:tcBorders>
              <w:top w:val="nil"/>
            </w:tcBorders>
          </w:tcPr>
          <w:p w14:paraId="5B4CB8E8" w14:textId="77777777" w:rsidR="00A6042B" w:rsidRPr="00231764" w:rsidRDefault="00A6042B" w:rsidP="00231764">
            <w:pPr>
              <w:pStyle w:val="GirisYazs"/>
              <w:spacing w:before="0" w:after="0"/>
              <w:ind w:firstLine="0"/>
              <w:jc w:val="center"/>
              <w:rPr>
                <w:rFonts w:asciiTheme="minorHAnsi" w:hAnsiTheme="minorHAnsi" w:cstheme="minorHAnsi"/>
                <w:b w:val="0"/>
                <w:sz w:val="16"/>
                <w:szCs w:val="16"/>
              </w:rPr>
            </w:pPr>
          </w:p>
        </w:tc>
        <w:tc>
          <w:tcPr>
            <w:tcW w:w="1413" w:type="dxa"/>
            <w:tcBorders>
              <w:top w:val="nil"/>
            </w:tcBorders>
          </w:tcPr>
          <w:p w14:paraId="295E8F4C" w14:textId="77777777" w:rsidR="00A6042B" w:rsidRPr="00231764" w:rsidRDefault="00A6042B" w:rsidP="00231764">
            <w:pPr>
              <w:pStyle w:val="GirisYazs"/>
              <w:spacing w:before="0" w:after="0"/>
              <w:ind w:firstLine="0"/>
              <w:jc w:val="center"/>
              <w:rPr>
                <w:rFonts w:asciiTheme="minorHAnsi" w:hAnsiTheme="minorHAnsi" w:cstheme="minorHAnsi"/>
                <w:b w:val="0"/>
                <w:sz w:val="16"/>
                <w:szCs w:val="16"/>
              </w:rPr>
            </w:pPr>
          </w:p>
        </w:tc>
        <w:tc>
          <w:tcPr>
            <w:tcW w:w="1413" w:type="dxa"/>
            <w:tcBorders>
              <w:top w:val="nil"/>
            </w:tcBorders>
          </w:tcPr>
          <w:p w14:paraId="2BAC297B" w14:textId="77777777" w:rsidR="00A6042B" w:rsidRPr="00231764" w:rsidRDefault="00A6042B" w:rsidP="00231764">
            <w:pPr>
              <w:pStyle w:val="GirisYazs"/>
              <w:spacing w:before="0" w:after="0"/>
              <w:ind w:firstLine="0"/>
              <w:jc w:val="center"/>
              <w:rPr>
                <w:rFonts w:asciiTheme="minorHAnsi" w:hAnsiTheme="minorHAnsi" w:cstheme="minorHAnsi"/>
                <w:b w:val="0"/>
                <w:sz w:val="16"/>
                <w:szCs w:val="16"/>
              </w:rPr>
            </w:pPr>
          </w:p>
        </w:tc>
      </w:tr>
    </w:tbl>
    <w:p w14:paraId="26D84E8D" w14:textId="6081F9DA" w:rsidR="00A6042B" w:rsidRPr="00231764" w:rsidRDefault="00A6042B" w:rsidP="00A6042B">
      <w:pPr>
        <w:pStyle w:val="GirisYazs"/>
        <w:spacing w:before="0" w:after="0"/>
        <w:ind w:firstLine="0"/>
        <w:rPr>
          <w:rFonts w:asciiTheme="minorHAnsi" w:hAnsiTheme="minorHAnsi" w:cstheme="minorHAnsi"/>
          <w:b w:val="0"/>
          <w:sz w:val="16"/>
          <w:szCs w:val="16"/>
        </w:rPr>
      </w:pPr>
      <w:r w:rsidRPr="00231764">
        <w:rPr>
          <w:b w:val="0"/>
          <w:sz w:val="16"/>
          <w:szCs w:val="16"/>
        </w:rPr>
        <w:t>*p&lt;,05</w:t>
      </w:r>
    </w:p>
    <w:p w14:paraId="394BB9A2" w14:textId="6A4F3051" w:rsidR="00A6042B" w:rsidRDefault="00231764" w:rsidP="008F16D6">
      <w:pPr>
        <w:pStyle w:val="GirisYazs"/>
        <w:spacing w:after="240"/>
        <w:ind w:firstLine="0"/>
        <w:rPr>
          <w:rFonts w:asciiTheme="minorHAnsi" w:hAnsiTheme="minorHAnsi" w:cstheme="minorHAnsi"/>
          <w:b w:val="0"/>
        </w:rPr>
      </w:pPr>
      <w:r w:rsidRPr="00231764">
        <w:rPr>
          <w:rFonts w:asciiTheme="minorHAnsi" w:hAnsiTheme="minorHAnsi" w:cstheme="minorHAnsi"/>
          <w:b w:val="0"/>
        </w:rPr>
        <w:t>Coğrafya öğretmenliği öğrencilerinin bilgisayara ilişkin öz-yeterlik algıları, cinsiyete göre anlamlı bir farklılık göstermektedir [t(161)=2,83, p</w:t>
      </w:r>
      <w:r>
        <w:rPr>
          <w:rFonts w:asciiTheme="minorHAnsi" w:hAnsiTheme="minorHAnsi" w:cstheme="minorHAnsi"/>
          <w:b w:val="0"/>
        </w:rPr>
        <w:t xml:space="preserve">&lt;,001]. </w:t>
      </w:r>
      <w:r w:rsidRPr="00231764">
        <w:rPr>
          <w:rFonts w:asciiTheme="minorHAnsi" w:hAnsiTheme="minorHAnsi" w:cstheme="minorHAnsi"/>
          <w:b w:val="0"/>
        </w:rPr>
        <w:t>Erkek adayların bilgisayara ilişkin öz-yeterlik algıları daha yüksektir. Başka bir ifadeyle öğrencilerin bilgisayar öz-yeterlik algılarında cinsiyet bir faktördür.</w:t>
      </w:r>
    </w:p>
    <w:p w14:paraId="33A2B6DA" w14:textId="5408C129" w:rsidR="00231764" w:rsidRDefault="00231764" w:rsidP="008F16D6">
      <w:pPr>
        <w:pStyle w:val="GirisYazs"/>
        <w:spacing w:after="240"/>
        <w:ind w:firstLine="0"/>
        <w:rPr>
          <w:rFonts w:asciiTheme="minorHAnsi" w:hAnsiTheme="minorHAnsi" w:cstheme="minorHAnsi"/>
          <w:b w:val="0"/>
        </w:rPr>
      </w:pPr>
      <w:r>
        <w:rPr>
          <w:rFonts w:asciiTheme="minorHAnsi" w:hAnsiTheme="minorHAnsi" w:cstheme="minorHAnsi"/>
          <w:b w:val="0"/>
        </w:rPr>
        <w:lastRenderedPageBreak/>
        <w:t xml:space="preserve">Bulgularda Şekiller (fotoğraf, harita, grafik) kullanıldığında tablolarda olduğu gibi </w:t>
      </w:r>
      <w:r w:rsidR="00BA640A">
        <w:rPr>
          <w:rFonts w:asciiTheme="minorHAnsi" w:hAnsiTheme="minorHAnsi" w:cstheme="minorHAnsi"/>
          <w:b w:val="0"/>
        </w:rPr>
        <w:t xml:space="preserve">(Şekil 1.) </w:t>
      </w:r>
      <w:r>
        <w:rPr>
          <w:rFonts w:asciiTheme="minorHAnsi" w:hAnsiTheme="minorHAnsi" w:cstheme="minorHAnsi"/>
          <w:b w:val="0"/>
        </w:rPr>
        <w:t>numaralandırılmalıdır.</w:t>
      </w:r>
      <w:r w:rsidR="00BA640A">
        <w:rPr>
          <w:rFonts w:asciiTheme="minorHAnsi" w:hAnsiTheme="minorHAnsi" w:cstheme="minorHAnsi"/>
          <w:b w:val="0"/>
        </w:rPr>
        <w:t xml:space="preserve"> Şekillerde başlık şeklin altına yazılmalıdır.</w:t>
      </w:r>
      <w:r w:rsidR="00306612">
        <w:rPr>
          <w:rFonts w:asciiTheme="minorHAnsi" w:hAnsiTheme="minorHAnsi" w:cstheme="minorHAnsi"/>
          <w:b w:val="0"/>
        </w:rPr>
        <w:t xml:space="preserve"> Şekil başlığının paragraf aralığı öncesinde 3nk olarak ayarlanmalıdır.</w:t>
      </w:r>
      <w:r w:rsidR="00302796">
        <w:rPr>
          <w:rFonts w:asciiTheme="minorHAnsi" w:hAnsiTheme="minorHAnsi" w:cstheme="minorHAnsi"/>
          <w:b w:val="0"/>
        </w:rPr>
        <w:t xml:space="preserve"> </w:t>
      </w:r>
    </w:p>
    <w:p w14:paraId="6856E9D8" w14:textId="6955E938" w:rsidR="00306612" w:rsidRDefault="00306612" w:rsidP="00306612">
      <w:pPr>
        <w:pStyle w:val="GirisYazs"/>
        <w:spacing w:after="0"/>
        <w:ind w:firstLine="0"/>
        <w:jc w:val="center"/>
        <w:rPr>
          <w:rFonts w:asciiTheme="minorHAnsi" w:hAnsiTheme="minorHAnsi" w:cstheme="minorHAnsi"/>
          <w:b w:val="0"/>
        </w:rPr>
      </w:pPr>
      <w:r>
        <w:rPr>
          <w:noProof/>
          <w:lang w:eastAsia="tr-TR"/>
        </w:rPr>
        <w:drawing>
          <wp:inline distT="0" distB="0" distL="0" distR="0" wp14:anchorId="1FE0FCCF" wp14:editId="25460D0C">
            <wp:extent cx="3117600" cy="2347200"/>
            <wp:effectExtent l="0" t="0" r="6985"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17600" cy="2347200"/>
                    </a:xfrm>
                    <a:prstGeom prst="rect">
                      <a:avLst/>
                    </a:prstGeom>
                    <a:noFill/>
                  </pic:spPr>
                </pic:pic>
              </a:graphicData>
            </a:graphic>
          </wp:inline>
        </w:drawing>
      </w:r>
    </w:p>
    <w:p w14:paraId="5048CC77" w14:textId="0DDEDDA2" w:rsidR="00306612" w:rsidRPr="008F16D6" w:rsidRDefault="00306612" w:rsidP="00306612">
      <w:pPr>
        <w:autoSpaceDE w:val="0"/>
        <w:autoSpaceDN w:val="0"/>
        <w:adjustRightInd w:val="0"/>
        <w:spacing w:before="60" w:after="0"/>
        <w:jc w:val="center"/>
        <w:rPr>
          <w:rFonts w:eastAsia="Times New Roman" w:cstheme="minorHAnsi"/>
          <w:bCs/>
          <w:sz w:val="18"/>
          <w:lang w:eastAsia="en-US"/>
        </w:rPr>
      </w:pPr>
      <w:r w:rsidRPr="00306612">
        <w:rPr>
          <w:rFonts w:eastAsia="Times New Roman" w:cstheme="minorHAnsi"/>
          <w:bCs/>
          <w:sz w:val="18"/>
          <w:lang w:eastAsia="en-US"/>
        </w:rPr>
        <w:t>Şekil 1.</w:t>
      </w:r>
      <w:r w:rsidRPr="008F16D6">
        <w:rPr>
          <w:rFonts w:eastAsia="Times New Roman" w:cstheme="minorHAnsi"/>
          <w:bCs/>
          <w:sz w:val="18"/>
          <w:lang w:eastAsia="en-US"/>
        </w:rPr>
        <w:t xml:space="preserve"> </w:t>
      </w:r>
      <w:r w:rsidRPr="00306612">
        <w:rPr>
          <w:sz w:val="18"/>
          <w:szCs w:val="18"/>
        </w:rPr>
        <w:t>Kentsel Çürüme ve Terkedilmiş Yapılara Bir örnek (</w:t>
      </w:r>
      <w:proofErr w:type="spellStart"/>
      <w:r w:rsidRPr="00306612">
        <w:rPr>
          <w:sz w:val="18"/>
          <w:szCs w:val="18"/>
        </w:rPr>
        <w:t>Eskigediz</w:t>
      </w:r>
      <w:proofErr w:type="spellEnd"/>
      <w:r w:rsidR="00302796">
        <w:rPr>
          <w:sz w:val="18"/>
          <w:szCs w:val="18"/>
        </w:rPr>
        <w:t xml:space="preserve"> </w:t>
      </w:r>
      <w:r w:rsidRPr="00306612">
        <w:rPr>
          <w:sz w:val="18"/>
          <w:szCs w:val="18"/>
        </w:rPr>
        <w:t>Kasabası’ndan)</w:t>
      </w:r>
    </w:p>
    <w:p w14:paraId="239A3FD6" w14:textId="32703005" w:rsidR="008A3934" w:rsidRPr="008F16D6" w:rsidRDefault="00302796" w:rsidP="00EC2F9C">
      <w:pPr>
        <w:pStyle w:val="Balk1"/>
        <w:spacing w:before="240"/>
      </w:pPr>
      <w:r>
        <w:t>SONUÇ</w:t>
      </w:r>
      <w:r w:rsidR="009026FD">
        <w:t xml:space="preserve"> VE TARTIŞMA </w:t>
      </w:r>
    </w:p>
    <w:p w14:paraId="008DD0FD" w14:textId="76ED2BCB" w:rsidR="00DB27C7" w:rsidRPr="008F16D6" w:rsidRDefault="009026FD" w:rsidP="008F16D6">
      <w:pPr>
        <w:rPr>
          <w:b/>
        </w:rPr>
      </w:pPr>
      <w:r>
        <w:t>Ayrı başlıklar halinde de verilebilir. Çalışmanın bulguları yorumlanır. Alan yazınla tartışılır. Çalışmaya özgü sonuçlara ulaşılır. Burada yalın olarak bulguların sıralanmasından kaçınılmalıdır.</w:t>
      </w:r>
      <w:r w:rsidR="00DB27C7" w:rsidRPr="008F16D6">
        <w:t xml:space="preserve"> </w:t>
      </w:r>
      <w:r>
        <w:t>Araştırma sonuçları alan yazındaki benzer çalışmaların sonuçları ile kıyaslanmalıdır. Benzerlik ve aykırı durumlar gerekçeler gösterilmek suretiyle tartışılmalıdır.</w:t>
      </w:r>
    </w:p>
    <w:p w14:paraId="6566311C" w14:textId="1A1B4502" w:rsidR="00DB27C7" w:rsidRPr="008F16D6" w:rsidRDefault="00DB27C7" w:rsidP="00EC2F9C">
      <w:pPr>
        <w:pStyle w:val="Balk1"/>
        <w:spacing w:before="240"/>
      </w:pPr>
      <w:r w:rsidRPr="008F16D6">
        <w:t>ÖNERİLER</w:t>
      </w:r>
    </w:p>
    <w:p w14:paraId="6DE09728" w14:textId="47B42B81" w:rsidR="00DB27C7" w:rsidRPr="008F16D6" w:rsidRDefault="000F2BF0" w:rsidP="008F16D6">
      <w:pPr>
        <w:rPr>
          <w:b/>
        </w:rPr>
      </w:pPr>
      <w:r>
        <w:t xml:space="preserve">Öneriler araştırma sonuçlarından çıkarılmalıdır. Özel olmalıdır. </w:t>
      </w:r>
      <w:r w:rsidR="009026FD">
        <w:t xml:space="preserve">Çalışmada ulaşılan sonuçlar dikkate alınarak </w:t>
      </w:r>
      <w:r>
        <w:t xml:space="preserve">ilgili kişi ve kurumlara, araştırmacılara veya uygulayıcılara yönelik öneriler yazılmalıdır. </w:t>
      </w:r>
      <w:r w:rsidR="00BC7E01">
        <w:t>Öneriler ayrı başlık kullanılmadan sonuç ve tartışma bölümünün sonuna da eklenebilir.</w:t>
      </w:r>
    </w:p>
    <w:p w14:paraId="23332A61" w14:textId="6B252ED2" w:rsidR="00DB27C7" w:rsidRPr="008F16D6" w:rsidRDefault="00DB27C7" w:rsidP="00EC2F9C">
      <w:pPr>
        <w:pStyle w:val="Balk1"/>
        <w:spacing w:before="240"/>
      </w:pPr>
      <w:r w:rsidRPr="008F16D6">
        <w:t>KATKI BELİ</w:t>
      </w:r>
      <w:r w:rsidRPr="008F16D6">
        <w:rPr>
          <w:rStyle w:val="Balk1Char"/>
        </w:rPr>
        <w:t>R</w:t>
      </w:r>
      <w:r w:rsidRPr="008F16D6">
        <w:t>TME</w:t>
      </w:r>
    </w:p>
    <w:p w14:paraId="2BA88742" w14:textId="009772F9" w:rsidR="00DB27C7" w:rsidRPr="008F16D6" w:rsidRDefault="00DB27C7" w:rsidP="008F16D6">
      <w:r w:rsidRPr="008F16D6">
        <w:t>Yaza</w:t>
      </w:r>
      <w:r w:rsidR="000F2BF0">
        <w:t>r/yazarlardan başka makalenin her hangi bir safhasında katkı</w:t>
      </w:r>
      <w:r w:rsidRPr="008F16D6">
        <w:t xml:space="preserve"> </w:t>
      </w:r>
      <w:r w:rsidR="000F2BF0">
        <w:t xml:space="preserve">sağlayan kişiler </w:t>
      </w:r>
      <w:r w:rsidRPr="008F16D6">
        <w:t>varsa yazının sonunda bu</w:t>
      </w:r>
      <w:r w:rsidR="000F2BF0">
        <w:t xml:space="preserve"> kişilerin</w:t>
      </w:r>
      <w:r w:rsidRPr="008F16D6">
        <w:t xml:space="preserve"> isimler</w:t>
      </w:r>
      <w:r w:rsidR="000F2BF0">
        <w:t>i</w:t>
      </w:r>
      <w:r w:rsidRPr="008F16D6">
        <w:t xml:space="preserve"> ayrıca belirtilmelidir.</w:t>
      </w:r>
    </w:p>
    <w:p w14:paraId="7B59C2AB" w14:textId="6E0918DE" w:rsidR="00DB27C7" w:rsidRDefault="000F2BF0" w:rsidP="008F16D6">
      <w:r>
        <w:t>Makale kurum</w:t>
      </w:r>
      <w:r w:rsidR="00DB27C7" w:rsidRPr="008F16D6">
        <w:t xml:space="preserve"> </w:t>
      </w:r>
      <w:r>
        <w:t>ya</w:t>
      </w:r>
      <w:r w:rsidR="002E36F7">
        <w:t xml:space="preserve"> </w:t>
      </w:r>
      <w:r>
        <w:t>da kuruluş</w:t>
      </w:r>
      <w:r w:rsidR="00DB27C7" w:rsidRPr="008F16D6">
        <w:t xml:space="preserve"> tarafından desteklenen</w:t>
      </w:r>
      <w:r>
        <w:t xml:space="preserve"> bir araştırma/proje bulgularından oluşuyorsa</w:t>
      </w:r>
      <w:r w:rsidR="00DB27C7" w:rsidRPr="008F16D6">
        <w:t xml:space="preserve"> desteği sağlayan </w:t>
      </w:r>
      <w:r>
        <w:t>kurum/</w:t>
      </w:r>
      <w:r w:rsidR="00DB27C7" w:rsidRPr="008F16D6">
        <w:t>kuruluşun adı, projenin ismi, (varsa) tarih, sayı ve numarası verilmelidir.</w:t>
      </w:r>
    </w:p>
    <w:p w14:paraId="70DA58C5" w14:textId="5701F023" w:rsidR="00DD6C16" w:rsidRPr="008F16D6" w:rsidRDefault="00DD6C16" w:rsidP="00EC2F9C">
      <w:pPr>
        <w:spacing w:before="240"/>
      </w:pPr>
      <w:r>
        <w:rPr>
          <w:rFonts w:eastAsia="Times New Roman" w:cstheme="minorHAnsi"/>
          <w:b/>
          <w:bCs/>
          <w:color w:val="111111"/>
          <w:szCs w:val="20"/>
        </w:rPr>
        <w:t>ÇIKAR ÇATIŞMASI BEYANI</w:t>
      </w:r>
    </w:p>
    <w:p w14:paraId="1AB79235" w14:textId="4CF8CFB3" w:rsidR="002E36F7" w:rsidRPr="008F16D6" w:rsidRDefault="00DD6C16" w:rsidP="002E36F7">
      <w:pPr>
        <w:pStyle w:val="Default"/>
        <w:spacing w:before="120"/>
        <w:jc w:val="both"/>
        <w:rPr>
          <w:rFonts w:asciiTheme="minorHAnsi" w:hAnsiTheme="minorHAnsi" w:cstheme="minorHAnsi"/>
          <w:color w:val="auto"/>
          <w:sz w:val="22"/>
        </w:rPr>
        <w:sectPr w:rsidR="002E36F7" w:rsidRPr="008F16D6" w:rsidSect="001D7625">
          <w:headerReference w:type="even" r:id="rId10"/>
          <w:headerReference w:type="default" r:id="rId11"/>
          <w:footerReference w:type="even" r:id="rId12"/>
          <w:footerReference w:type="default" r:id="rId13"/>
          <w:headerReference w:type="first" r:id="rId14"/>
          <w:footerReference w:type="first" r:id="rId15"/>
          <w:pgSz w:w="11906" w:h="16838"/>
          <w:pgMar w:top="1440" w:right="1080" w:bottom="1440" w:left="1080" w:header="709" w:footer="709" w:gutter="0"/>
          <w:pgNumType w:start="1"/>
          <w:cols w:space="708"/>
          <w:titlePg/>
          <w:docGrid w:linePitch="360"/>
        </w:sectPr>
      </w:pPr>
      <w:r>
        <w:rPr>
          <w:rFonts w:asciiTheme="minorHAnsi" w:hAnsiTheme="minorHAnsi" w:cstheme="minorHAnsi"/>
          <w:color w:val="auto"/>
          <w:sz w:val="20"/>
          <w:szCs w:val="20"/>
        </w:rPr>
        <w:t xml:space="preserve">Yazarlar aralarında çıkar çatışması olmadığını </w:t>
      </w:r>
      <w:r w:rsidR="002E36F7">
        <w:rPr>
          <w:rFonts w:ascii="Arial" w:hAnsi="Arial" w:cs="Arial"/>
          <w:color w:val="4E5966"/>
          <w:sz w:val="21"/>
          <w:szCs w:val="21"/>
          <w:shd w:val="clear" w:color="auto" w:fill="FFFFFF"/>
        </w:rPr>
        <w:t>“</w:t>
      </w:r>
      <w:proofErr w:type="spellStart"/>
      <w:r w:rsidR="002E36F7">
        <w:rPr>
          <w:rFonts w:ascii="Arial" w:hAnsi="Arial" w:cs="Arial"/>
          <w:color w:val="4E5966"/>
          <w:sz w:val="21"/>
          <w:szCs w:val="21"/>
          <w:shd w:val="clear" w:color="auto" w:fill="FFFFFF"/>
        </w:rPr>
        <w:t>The</w:t>
      </w:r>
      <w:proofErr w:type="spellEnd"/>
      <w:r w:rsidR="002E36F7">
        <w:rPr>
          <w:rFonts w:ascii="Arial" w:hAnsi="Arial" w:cs="Arial"/>
          <w:color w:val="4E5966"/>
          <w:sz w:val="21"/>
          <w:szCs w:val="21"/>
          <w:shd w:val="clear" w:color="auto" w:fill="FFFFFF"/>
        </w:rPr>
        <w:t xml:space="preserve"> </w:t>
      </w:r>
      <w:proofErr w:type="spellStart"/>
      <w:r w:rsidR="002E36F7">
        <w:rPr>
          <w:rFonts w:ascii="Arial" w:hAnsi="Arial" w:cs="Arial"/>
          <w:color w:val="4E5966"/>
          <w:sz w:val="21"/>
          <w:szCs w:val="21"/>
          <w:shd w:val="clear" w:color="auto" w:fill="FFFFFF"/>
        </w:rPr>
        <w:t>authors</w:t>
      </w:r>
      <w:proofErr w:type="spellEnd"/>
      <w:r w:rsidR="002E36F7">
        <w:rPr>
          <w:rFonts w:ascii="Arial" w:hAnsi="Arial" w:cs="Arial"/>
          <w:color w:val="4E5966"/>
          <w:sz w:val="21"/>
          <w:szCs w:val="21"/>
          <w:shd w:val="clear" w:color="auto" w:fill="FFFFFF"/>
        </w:rPr>
        <w:t xml:space="preserve"> </w:t>
      </w:r>
      <w:proofErr w:type="spellStart"/>
      <w:r w:rsidR="002E36F7">
        <w:rPr>
          <w:rFonts w:ascii="Arial" w:hAnsi="Arial" w:cs="Arial"/>
          <w:color w:val="4E5966"/>
          <w:sz w:val="21"/>
          <w:szCs w:val="21"/>
          <w:shd w:val="clear" w:color="auto" w:fill="FFFFFF"/>
        </w:rPr>
        <w:t>declare</w:t>
      </w:r>
      <w:proofErr w:type="spellEnd"/>
      <w:r w:rsidR="002E36F7">
        <w:rPr>
          <w:rFonts w:ascii="Arial" w:hAnsi="Arial" w:cs="Arial"/>
          <w:color w:val="4E5966"/>
          <w:sz w:val="21"/>
          <w:szCs w:val="21"/>
          <w:shd w:val="clear" w:color="auto" w:fill="FFFFFF"/>
        </w:rPr>
        <w:t xml:space="preserve"> </w:t>
      </w:r>
      <w:proofErr w:type="spellStart"/>
      <w:r w:rsidR="002E36F7">
        <w:rPr>
          <w:rFonts w:ascii="Arial" w:hAnsi="Arial" w:cs="Arial"/>
          <w:color w:val="4E5966"/>
          <w:sz w:val="21"/>
          <w:szCs w:val="21"/>
          <w:shd w:val="clear" w:color="auto" w:fill="FFFFFF"/>
        </w:rPr>
        <w:t>that</w:t>
      </w:r>
      <w:proofErr w:type="spellEnd"/>
      <w:r w:rsidR="002E36F7">
        <w:rPr>
          <w:rFonts w:ascii="Arial" w:hAnsi="Arial" w:cs="Arial"/>
          <w:color w:val="4E5966"/>
          <w:sz w:val="21"/>
          <w:szCs w:val="21"/>
          <w:shd w:val="clear" w:color="auto" w:fill="FFFFFF"/>
        </w:rPr>
        <w:t xml:space="preserve"> </w:t>
      </w:r>
      <w:proofErr w:type="spellStart"/>
      <w:r w:rsidR="002E36F7">
        <w:rPr>
          <w:rFonts w:ascii="Arial" w:hAnsi="Arial" w:cs="Arial"/>
          <w:color w:val="4E5966"/>
          <w:sz w:val="21"/>
          <w:szCs w:val="21"/>
          <w:shd w:val="clear" w:color="auto" w:fill="FFFFFF"/>
        </w:rPr>
        <w:t>they</w:t>
      </w:r>
      <w:proofErr w:type="spellEnd"/>
      <w:r w:rsidR="002E36F7">
        <w:rPr>
          <w:rFonts w:ascii="Arial" w:hAnsi="Arial" w:cs="Arial"/>
          <w:color w:val="4E5966"/>
          <w:sz w:val="21"/>
          <w:szCs w:val="21"/>
          <w:shd w:val="clear" w:color="auto" w:fill="FFFFFF"/>
        </w:rPr>
        <w:t xml:space="preserve"> </w:t>
      </w:r>
      <w:proofErr w:type="spellStart"/>
      <w:r w:rsidR="002E36F7">
        <w:rPr>
          <w:rFonts w:ascii="Arial" w:hAnsi="Arial" w:cs="Arial"/>
          <w:color w:val="4E5966"/>
          <w:sz w:val="21"/>
          <w:szCs w:val="21"/>
          <w:shd w:val="clear" w:color="auto" w:fill="FFFFFF"/>
        </w:rPr>
        <w:t>have</w:t>
      </w:r>
      <w:proofErr w:type="spellEnd"/>
      <w:r w:rsidR="002E36F7">
        <w:rPr>
          <w:rFonts w:ascii="Arial" w:hAnsi="Arial" w:cs="Arial"/>
          <w:color w:val="4E5966"/>
          <w:sz w:val="21"/>
          <w:szCs w:val="21"/>
          <w:shd w:val="clear" w:color="auto" w:fill="FFFFFF"/>
        </w:rPr>
        <w:t xml:space="preserve"> </w:t>
      </w:r>
      <w:proofErr w:type="spellStart"/>
      <w:r w:rsidR="002E36F7">
        <w:rPr>
          <w:rFonts w:ascii="Arial" w:hAnsi="Arial" w:cs="Arial"/>
          <w:color w:val="4E5966"/>
          <w:sz w:val="21"/>
          <w:szCs w:val="21"/>
          <w:shd w:val="clear" w:color="auto" w:fill="FFFFFF"/>
        </w:rPr>
        <w:t>no</w:t>
      </w:r>
      <w:proofErr w:type="spellEnd"/>
      <w:r w:rsidR="002E36F7">
        <w:rPr>
          <w:rFonts w:ascii="Arial" w:hAnsi="Arial" w:cs="Arial"/>
          <w:color w:val="4E5966"/>
          <w:sz w:val="21"/>
          <w:szCs w:val="21"/>
          <w:shd w:val="clear" w:color="auto" w:fill="FFFFFF"/>
        </w:rPr>
        <w:t xml:space="preserve"> </w:t>
      </w:r>
      <w:proofErr w:type="spellStart"/>
      <w:r w:rsidR="002E36F7">
        <w:rPr>
          <w:rFonts w:ascii="Arial" w:hAnsi="Arial" w:cs="Arial"/>
          <w:color w:val="4E5966"/>
          <w:sz w:val="21"/>
          <w:szCs w:val="21"/>
          <w:shd w:val="clear" w:color="auto" w:fill="FFFFFF"/>
        </w:rPr>
        <w:t>conflict</w:t>
      </w:r>
      <w:proofErr w:type="spellEnd"/>
      <w:r w:rsidR="002E36F7">
        <w:rPr>
          <w:rFonts w:ascii="Arial" w:hAnsi="Arial" w:cs="Arial"/>
          <w:color w:val="4E5966"/>
          <w:sz w:val="21"/>
          <w:szCs w:val="21"/>
          <w:shd w:val="clear" w:color="auto" w:fill="FFFFFF"/>
        </w:rPr>
        <w:t xml:space="preserve"> of </w:t>
      </w:r>
      <w:proofErr w:type="spellStart"/>
      <w:r w:rsidR="002E36F7">
        <w:rPr>
          <w:rFonts w:ascii="Arial" w:hAnsi="Arial" w:cs="Arial"/>
          <w:color w:val="4E5966"/>
          <w:sz w:val="21"/>
          <w:szCs w:val="21"/>
          <w:shd w:val="clear" w:color="auto" w:fill="FFFFFF"/>
        </w:rPr>
        <w:t>interest</w:t>
      </w:r>
      <w:proofErr w:type="spellEnd"/>
      <w:r w:rsidR="002E36F7">
        <w:rPr>
          <w:rFonts w:ascii="Arial" w:hAnsi="Arial" w:cs="Arial"/>
          <w:color w:val="4E5966"/>
          <w:sz w:val="21"/>
          <w:szCs w:val="21"/>
          <w:shd w:val="clear" w:color="auto" w:fill="FFFFFF"/>
        </w:rPr>
        <w:t xml:space="preserve">” </w:t>
      </w:r>
      <w:r w:rsidR="002E36F7" w:rsidRPr="002E36F7">
        <w:rPr>
          <w:rFonts w:asciiTheme="minorHAnsi" w:hAnsiTheme="minorHAnsi" w:cstheme="minorHAnsi"/>
          <w:color w:val="auto"/>
          <w:sz w:val="20"/>
          <w:szCs w:val="20"/>
        </w:rPr>
        <w:t xml:space="preserve"> </w:t>
      </w:r>
      <w:r w:rsidR="002E36F7">
        <w:rPr>
          <w:rFonts w:asciiTheme="minorHAnsi" w:hAnsiTheme="minorHAnsi" w:cstheme="minorHAnsi"/>
          <w:color w:val="auto"/>
          <w:sz w:val="20"/>
          <w:szCs w:val="20"/>
        </w:rPr>
        <w:t>beyan ederler.</w:t>
      </w:r>
    </w:p>
    <w:p w14:paraId="7477C03D" w14:textId="77777777" w:rsidR="00F86F83" w:rsidRDefault="003A2BFF" w:rsidP="008F16D6">
      <w:pPr>
        <w:pStyle w:val="Default"/>
        <w:spacing w:before="360" w:after="480"/>
        <w:jc w:val="center"/>
        <w:rPr>
          <w:rFonts w:asciiTheme="minorHAnsi" w:hAnsiTheme="minorHAnsi" w:cstheme="minorHAnsi"/>
          <w:color w:val="auto"/>
          <w:sz w:val="22"/>
        </w:rPr>
      </w:pPr>
      <w:r w:rsidRPr="008F16D6">
        <w:rPr>
          <w:rFonts w:asciiTheme="minorHAnsi" w:hAnsiTheme="minorHAnsi" w:cstheme="minorHAnsi"/>
          <w:color w:val="auto"/>
          <w:sz w:val="22"/>
        </w:rPr>
        <w:lastRenderedPageBreak/>
        <w:t xml:space="preserve">EXTENDED </w:t>
      </w:r>
      <w:r w:rsidR="00952542">
        <w:rPr>
          <w:rFonts w:asciiTheme="minorHAnsi" w:hAnsiTheme="minorHAnsi" w:cstheme="minorHAnsi"/>
          <w:color w:val="auto"/>
          <w:sz w:val="22"/>
        </w:rPr>
        <w:t>SUMMARY</w:t>
      </w:r>
      <w:r w:rsidR="00F86F83">
        <w:rPr>
          <w:rFonts w:asciiTheme="minorHAnsi" w:hAnsiTheme="minorHAnsi" w:cstheme="minorHAnsi"/>
          <w:color w:val="auto"/>
          <w:sz w:val="22"/>
        </w:rPr>
        <w:t xml:space="preserve"> </w:t>
      </w:r>
    </w:p>
    <w:p w14:paraId="61F45D53" w14:textId="6D67ED37" w:rsidR="003A2BFF" w:rsidRPr="00F86F83" w:rsidRDefault="00F86F83" w:rsidP="008F16D6">
      <w:pPr>
        <w:pStyle w:val="Default"/>
        <w:spacing w:before="360" w:after="480"/>
        <w:jc w:val="center"/>
        <w:rPr>
          <w:rFonts w:asciiTheme="minorHAnsi" w:hAnsiTheme="minorHAnsi" w:cstheme="minorHAnsi"/>
          <w:color w:val="FF0000"/>
          <w:sz w:val="22"/>
        </w:rPr>
      </w:pPr>
      <w:r w:rsidRPr="00F86F83">
        <w:rPr>
          <w:rFonts w:asciiTheme="minorHAnsi" w:hAnsiTheme="minorHAnsi" w:cstheme="minorHAnsi"/>
          <w:color w:val="FF0000"/>
          <w:sz w:val="22"/>
        </w:rPr>
        <w:t>Makale hakem değerlendirmesinden sonra kabul kararı aldığında yapılacaktır. Makalenizi dergi sistemine ilk yüklemenizde bu bölümün yer alması istenmemektedir.</w:t>
      </w:r>
      <w:r>
        <w:rPr>
          <w:rFonts w:asciiTheme="minorHAnsi" w:hAnsiTheme="minorHAnsi" w:cstheme="minorHAnsi"/>
          <w:color w:val="FF0000"/>
          <w:sz w:val="22"/>
        </w:rPr>
        <w:t xml:space="preserve"> Yazım kurallarında belirtildiği gibi makaleniz hakem değerlendirmesinden geçtikten sonra duruma uygun olarak yazılmalı ve gönderilmelidir.</w:t>
      </w:r>
    </w:p>
    <w:p w14:paraId="6BD7C840" w14:textId="1E767742" w:rsidR="009905B9" w:rsidRPr="008F16D6" w:rsidRDefault="008F16D6" w:rsidP="008F16D6">
      <w:pPr>
        <w:spacing w:before="480" w:after="480"/>
        <w:jc w:val="center"/>
        <w:rPr>
          <w:rFonts w:cstheme="minorHAnsi"/>
          <w:b/>
          <w:sz w:val="24"/>
          <w:szCs w:val="24"/>
        </w:rPr>
      </w:pPr>
      <w:r>
        <w:rPr>
          <w:rFonts w:cstheme="minorHAnsi"/>
          <w:b/>
          <w:sz w:val="24"/>
          <w:szCs w:val="24"/>
        </w:rPr>
        <w:t>İNGİLİZCE BAŞLIK</w:t>
      </w:r>
    </w:p>
    <w:p w14:paraId="56FCE78F" w14:textId="77777777" w:rsidR="009905B9" w:rsidRPr="008F16D6" w:rsidRDefault="009905B9" w:rsidP="008F16D6">
      <w:pPr>
        <w:pStyle w:val="Balk1"/>
      </w:pPr>
      <w:r w:rsidRPr="008F16D6">
        <w:t>INTRODUCTION</w:t>
      </w:r>
    </w:p>
    <w:p w14:paraId="2309ED30" w14:textId="44F80864" w:rsidR="00396C0D" w:rsidRPr="002A164B" w:rsidRDefault="00396C0D" w:rsidP="00396C0D">
      <w:pPr>
        <w:shd w:val="clear" w:color="auto" w:fill="FFFFFF"/>
        <w:spacing w:after="0"/>
        <w:rPr>
          <w:rFonts w:eastAsia="Times New Roman" w:cstheme="minorHAnsi"/>
          <w:color w:val="111111"/>
          <w:szCs w:val="20"/>
        </w:rPr>
      </w:pPr>
      <w:r w:rsidRPr="002A164B">
        <w:rPr>
          <w:rFonts w:eastAsia="Times New Roman" w:cstheme="minorHAnsi"/>
          <w:color w:val="111111"/>
          <w:szCs w:val="20"/>
        </w:rPr>
        <w:t>Aday makalenin hakemler ve editörler tarafından kabul edilmesinden sonra, </w:t>
      </w:r>
      <w:r>
        <w:rPr>
          <w:rFonts w:eastAsia="Times New Roman" w:cstheme="minorHAnsi"/>
          <w:color w:val="111111"/>
          <w:szCs w:val="20"/>
        </w:rPr>
        <w:t xml:space="preserve">yayınlanabilmesi için </w:t>
      </w:r>
      <w:r w:rsidRPr="002A164B">
        <w:rPr>
          <w:rFonts w:eastAsia="Times New Roman" w:cstheme="minorHAnsi"/>
          <w:color w:val="111111"/>
          <w:szCs w:val="20"/>
        </w:rPr>
        <w:t xml:space="preserve">İngilizce </w:t>
      </w:r>
      <w:r>
        <w:rPr>
          <w:rFonts w:eastAsia="Times New Roman" w:cstheme="minorHAnsi"/>
          <w:color w:val="111111"/>
          <w:szCs w:val="20"/>
        </w:rPr>
        <w:t>geniş</w:t>
      </w:r>
      <w:r w:rsidR="00952542">
        <w:rPr>
          <w:rFonts w:eastAsia="Times New Roman" w:cstheme="minorHAnsi"/>
          <w:color w:val="111111"/>
          <w:szCs w:val="20"/>
        </w:rPr>
        <w:t>letilmiş özeti hazırlamanız</w:t>
      </w:r>
      <w:r w:rsidRPr="002A164B">
        <w:rPr>
          <w:rFonts w:eastAsia="Times New Roman" w:cstheme="minorHAnsi"/>
          <w:color w:val="111111"/>
          <w:szCs w:val="20"/>
        </w:rPr>
        <w:t xml:space="preserve"> </w:t>
      </w:r>
      <w:r>
        <w:rPr>
          <w:rFonts w:eastAsia="Times New Roman" w:cstheme="minorHAnsi"/>
          <w:color w:val="111111"/>
          <w:szCs w:val="20"/>
        </w:rPr>
        <w:t>zorunludur</w:t>
      </w:r>
      <w:r w:rsidRPr="002A164B">
        <w:rPr>
          <w:rFonts w:eastAsia="Times New Roman" w:cstheme="minorHAnsi"/>
          <w:color w:val="111111"/>
          <w:szCs w:val="20"/>
        </w:rPr>
        <w:t>. </w:t>
      </w:r>
      <w:r>
        <w:rPr>
          <w:rFonts w:eastAsia="Times New Roman" w:cstheme="minorHAnsi"/>
          <w:color w:val="111111"/>
          <w:szCs w:val="20"/>
        </w:rPr>
        <w:t xml:space="preserve"> İngilizce geniş</w:t>
      </w:r>
      <w:r w:rsidR="00952542">
        <w:rPr>
          <w:rFonts w:eastAsia="Times New Roman" w:cstheme="minorHAnsi"/>
          <w:color w:val="111111"/>
          <w:szCs w:val="20"/>
        </w:rPr>
        <w:t>letilmiş</w:t>
      </w:r>
      <w:r>
        <w:rPr>
          <w:rFonts w:eastAsia="Times New Roman" w:cstheme="minorHAnsi"/>
          <w:color w:val="111111"/>
          <w:szCs w:val="20"/>
        </w:rPr>
        <w:t xml:space="preserve"> özet derginin dil editörü onayını almak zorundadır. Derginin Dil Editörünün onaylamadığı makale yayınlanmaz.</w:t>
      </w:r>
    </w:p>
    <w:p w14:paraId="4EDD02EF" w14:textId="34B4C69A" w:rsidR="00396C0D" w:rsidRDefault="00396C0D" w:rsidP="00396C0D">
      <w:pPr>
        <w:shd w:val="clear" w:color="auto" w:fill="FFFFFF"/>
        <w:spacing w:after="0"/>
        <w:rPr>
          <w:rFonts w:eastAsia="Times New Roman" w:cstheme="minorHAnsi"/>
          <w:color w:val="111111"/>
          <w:szCs w:val="20"/>
        </w:rPr>
      </w:pPr>
      <w:r w:rsidRPr="002A164B">
        <w:rPr>
          <w:rFonts w:eastAsia="Times New Roman" w:cstheme="minorHAnsi"/>
          <w:color w:val="111111"/>
          <w:szCs w:val="20"/>
        </w:rPr>
        <w:t>İngilizce geniş</w:t>
      </w:r>
      <w:r w:rsidR="00952542">
        <w:rPr>
          <w:rFonts w:eastAsia="Times New Roman" w:cstheme="minorHAnsi"/>
          <w:color w:val="111111"/>
          <w:szCs w:val="20"/>
        </w:rPr>
        <w:t>letilmiş</w:t>
      </w:r>
      <w:r w:rsidRPr="002A164B">
        <w:rPr>
          <w:rFonts w:eastAsia="Times New Roman" w:cstheme="minorHAnsi"/>
          <w:color w:val="111111"/>
          <w:szCs w:val="20"/>
        </w:rPr>
        <w:t xml:space="preserve"> özet, en az 1500 kelime olmalı ve yazının genel olarak tüm bölümle</w:t>
      </w:r>
      <w:r>
        <w:rPr>
          <w:rFonts w:eastAsia="Times New Roman" w:cstheme="minorHAnsi"/>
          <w:color w:val="111111"/>
          <w:szCs w:val="20"/>
        </w:rPr>
        <w:t>rini (Giriş, Yöntem, Bulgular,</w:t>
      </w:r>
      <w:r w:rsidRPr="002A164B">
        <w:rPr>
          <w:rFonts w:eastAsia="Times New Roman" w:cstheme="minorHAnsi"/>
          <w:color w:val="111111"/>
          <w:szCs w:val="20"/>
        </w:rPr>
        <w:t xml:space="preserve"> Sonuç</w:t>
      </w:r>
      <w:r>
        <w:rPr>
          <w:rFonts w:eastAsia="Times New Roman" w:cstheme="minorHAnsi"/>
          <w:color w:val="111111"/>
          <w:szCs w:val="20"/>
        </w:rPr>
        <w:t>, Tartışma, Öneriler</w:t>
      </w:r>
      <w:r w:rsidRPr="002A164B">
        <w:rPr>
          <w:rFonts w:eastAsia="Times New Roman" w:cstheme="minorHAnsi"/>
          <w:color w:val="111111"/>
          <w:szCs w:val="20"/>
        </w:rPr>
        <w:t xml:space="preserve">) kapsamalıdır. Bu </w:t>
      </w:r>
      <w:bookmarkStart w:id="0" w:name="_GoBack"/>
      <w:bookmarkEnd w:id="0"/>
      <w:r w:rsidRPr="002A164B">
        <w:rPr>
          <w:rFonts w:eastAsia="Times New Roman" w:cstheme="minorHAnsi"/>
          <w:color w:val="111111"/>
          <w:szCs w:val="20"/>
        </w:rPr>
        <w:t>bölümler, metin içinde ayrı ayrı başlıklar altında sunulmalıdır</w:t>
      </w:r>
      <w:r>
        <w:rPr>
          <w:rFonts w:eastAsia="Times New Roman" w:cstheme="minorHAnsi"/>
          <w:color w:val="111111"/>
          <w:szCs w:val="20"/>
        </w:rPr>
        <w:t>(Sonuç, Tartışma ve Öneriler tek başlık altında verilebilir)</w:t>
      </w:r>
      <w:r w:rsidRPr="002A164B">
        <w:rPr>
          <w:rFonts w:eastAsia="Times New Roman" w:cstheme="minorHAnsi"/>
          <w:color w:val="111111"/>
          <w:szCs w:val="20"/>
        </w:rPr>
        <w:t xml:space="preserve">. </w:t>
      </w:r>
      <w:r>
        <w:rPr>
          <w:rFonts w:eastAsia="Times New Roman" w:cstheme="minorHAnsi"/>
          <w:color w:val="111111"/>
          <w:szCs w:val="20"/>
        </w:rPr>
        <w:t xml:space="preserve">Makalenin Türkçe metninde yer alan atıfların tamamına </w:t>
      </w:r>
      <w:r w:rsidR="00F86F83">
        <w:rPr>
          <w:rFonts w:eastAsia="Times New Roman" w:cstheme="minorHAnsi"/>
          <w:color w:val="111111"/>
          <w:szCs w:val="20"/>
        </w:rPr>
        <w:t xml:space="preserve">İngilizce genişletilmiş </w:t>
      </w:r>
      <w:r>
        <w:rPr>
          <w:rFonts w:eastAsia="Times New Roman" w:cstheme="minorHAnsi"/>
          <w:color w:val="111111"/>
          <w:szCs w:val="20"/>
        </w:rPr>
        <w:t>özette yer verilmesi beklenmektedir.</w:t>
      </w:r>
    </w:p>
    <w:p w14:paraId="703FEB85" w14:textId="5F3B4832" w:rsidR="00FB1493" w:rsidRPr="00FB1493" w:rsidRDefault="00DB27C7" w:rsidP="00FB1493">
      <w:pPr>
        <w:pStyle w:val="Balk1"/>
      </w:pPr>
      <w:r w:rsidRPr="008F16D6">
        <w:t>KAYNAKÇA</w:t>
      </w:r>
      <w:r w:rsidR="00B77D4C">
        <w:t xml:space="preserve"> (9 Punto, 3nk paragraf aralığı, iki yana yaslanmış, alttan 1cm asılı)</w:t>
      </w:r>
    </w:p>
    <w:p w14:paraId="0CDAE1F7" w14:textId="6F3FA4A7" w:rsidR="00396C0D" w:rsidRDefault="00A069E8" w:rsidP="00A069E8">
      <w:pPr>
        <w:pStyle w:val="Kaynaka"/>
        <w:spacing w:before="60" w:after="60" w:line="240" w:lineRule="auto"/>
        <w:ind w:left="567" w:hanging="567"/>
        <w:rPr>
          <w:sz w:val="18"/>
          <w:szCs w:val="18"/>
        </w:rPr>
      </w:pPr>
      <w:r w:rsidRPr="00A069E8">
        <w:rPr>
          <w:sz w:val="18"/>
          <w:szCs w:val="18"/>
        </w:rPr>
        <w:fldChar w:fldCharType="begin"/>
      </w:r>
      <w:r w:rsidRPr="00A069E8">
        <w:rPr>
          <w:sz w:val="18"/>
          <w:szCs w:val="18"/>
        </w:rPr>
        <w:instrText xml:space="preserve"> ADDIN ZOTERO_BIBL {"uncited":[],"omitted":[],"custom":[]} CSL_BIBLIOGRAPHY </w:instrText>
      </w:r>
      <w:r w:rsidRPr="00A069E8">
        <w:rPr>
          <w:sz w:val="18"/>
          <w:szCs w:val="18"/>
        </w:rPr>
        <w:fldChar w:fldCharType="separate"/>
      </w:r>
      <w:bookmarkStart w:id="1" w:name="Creswell"/>
      <w:r w:rsidR="00396C0D">
        <w:rPr>
          <w:rFonts w:eastAsia="Times New Roman" w:cstheme="minorHAnsi"/>
          <w:color w:val="212529"/>
          <w:szCs w:val="20"/>
        </w:rPr>
        <w:t>Akkuş</w:t>
      </w:r>
      <w:r w:rsidR="00396C0D" w:rsidRPr="002A164B">
        <w:rPr>
          <w:rFonts w:eastAsia="Times New Roman" w:cstheme="minorHAnsi"/>
          <w:color w:val="212529"/>
          <w:szCs w:val="20"/>
        </w:rPr>
        <w:t xml:space="preserve">, </w:t>
      </w:r>
      <w:r w:rsidR="00396C0D">
        <w:rPr>
          <w:rFonts w:eastAsia="Times New Roman" w:cstheme="minorHAnsi"/>
          <w:color w:val="212529"/>
          <w:szCs w:val="20"/>
        </w:rPr>
        <w:t>A</w:t>
      </w:r>
      <w:r w:rsidR="00396C0D" w:rsidRPr="002A164B">
        <w:rPr>
          <w:rFonts w:eastAsia="Times New Roman" w:cstheme="minorHAnsi"/>
          <w:color w:val="212529"/>
          <w:szCs w:val="20"/>
        </w:rPr>
        <w:t>. (2014). </w:t>
      </w:r>
      <w:r w:rsidR="00396C0D">
        <w:rPr>
          <w:rFonts w:eastAsia="Times New Roman" w:cstheme="minorHAnsi"/>
          <w:i/>
          <w:iCs/>
          <w:color w:val="000000"/>
          <w:szCs w:val="20"/>
          <w:shd w:val="clear" w:color="auto" w:fill="FFFFFF"/>
        </w:rPr>
        <w:t>Genel Fiziki Coğrafya (3. Baskı)</w:t>
      </w:r>
      <w:r w:rsidR="00396C0D" w:rsidRPr="002A164B">
        <w:rPr>
          <w:rFonts w:eastAsia="Times New Roman" w:cstheme="minorHAnsi"/>
          <w:color w:val="212529"/>
          <w:szCs w:val="20"/>
        </w:rPr>
        <w:t xml:space="preserve">. </w:t>
      </w:r>
      <w:r w:rsidR="00396C0D">
        <w:rPr>
          <w:rFonts w:eastAsia="Times New Roman" w:cstheme="minorHAnsi"/>
          <w:color w:val="212529"/>
          <w:szCs w:val="20"/>
        </w:rPr>
        <w:t>Nobel Akademik Yayıncılık</w:t>
      </w:r>
      <w:r w:rsidR="00396C0D" w:rsidRPr="00A069E8">
        <w:rPr>
          <w:sz w:val="18"/>
          <w:szCs w:val="18"/>
        </w:rPr>
        <w:t xml:space="preserve"> </w:t>
      </w:r>
    </w:p>
    <w:p w14:paraId="2322D595" w14:textId="77777777" w:rsidR="00FB1493" w:rsidRDefault="00FB1493" w:rsidP="00A069E8">
      <w:pPr>
        <w:pStyle w:val="Kaynaka"/>
        <w:spacing w:before="60" w:after="60" w:line="240" w:lineRule="auto"/>
        <w:ind w:left="567" w:hanging="567"/>
        <w:rPr>
          <w:rFonts w:eastAsia="Times New Roman" w:cstheme="minorHAnsi"/>
          <w:color w:val="212529"/>
          <w:szCs w:val="20"/>
        </w:rPr>
      </w:pPr>
      <w:r>
        <w:rPr>
          <w:rFonts w:eastAsia="Times New Roman" w:cstheme="minorHAnsi"/>
          <w:color w:val="212529"/>
          <w:szCs w:val="20"/>
        </w:rPr>
        <w:t>Deniz, M. (2013</w:t>
      </w:r>
      <w:r w:rsidRPr="002A164B">
        <w:rPr>
          <w:rFonts w:eastAsia="Times New Roman" w:cstheme="minorHAnsi"/>
          <w:color w:val="212529"/>
          <w:szCs w:val="20"/>
        </w:rPr>
        <w:t>). </w:t>
      </w:r>
      <w:r>
        <w:rPr>
          <w:rFonts w:eastAsia="Times New Roman" w:cstheme="minorHAnsi"/>
          <w:i/>
          <w:iCs/>
          <w:color w:val="212529"/>
          <w:szCs w:val="20"/>
        </w:rPr>
        <w:t xml:space="preserve">Nazilli ilçesinin beşeri ve ekonomik coğrafyası </w:t>
      </w:r>
      <w:r>
        <w:rPr>
          <w:rFonts w:eastAsia="Times New Roman" w:cstheme="minorHAnsi"/>
          <w:iCs/>
          <w:color w:val="212529"/>
          <w:szCs w:val="20"/>
        </w:rPr>
        <w:t>[Y</w:t>
      </w:r>
      <w:r w:rsidRPr="001413AA">
        <w:rPr>
          <w:rFonts w:eastAsia="Times New Roman" w:cstheme="minorHAnsi"/>
          <w:iCs/>
          <w:color w:val="212529"/>
          <w:szCs w:val="20"/>
        </w:rPr>
        <w:t>ayımlanmamış doktora tezi]. Uşak Üniversitesi</w:t>
      </w:r>
      <w:r w:rsidRPr="001413AA">
        <w:rPr>
          <w:rFonts w:eastAsia="Times New Roman" w:cstheme="minorHAnsi"/>
          <w:color w:val="212529"/>
          <w:szCs w:val="20"/>
        </w:rPr>
        <w:t>.</w:t>
      </w:r>
      <w:r w:rsidRPr="002A164B">
        <w:rPr>
          <w:rFonts w:eastAsia="Times New Roman" w:cstheme="minorHAnsi"/>
          <w:color w:val="212529"/>
          <w:szCs w:val="20"/>
        </w:rPr>
        <w:t xml:space="preserve"> </w:t>
      </w:r>
    </w:p>
    <w:p w14:paraId="79B36D5A" w14:textId="77777777" w:rsidR="00FB1493" w:rsidRDefault="00FB1493" w:rsidP="00FB1493">
      <w:pPr>
        <w:pStyle w:val="Kaynaka"/>
        <w:spacing w:before="60" w:after="60" w:line="240" w:lineRule="auto"/>
        <w:ind w:left="567" w:hanging="567"/>
        <w:rPr>
          <w:rFonts w:ascii="Calibri" w:hAnsi="Calibri" w:cs="Calibri"/>
          <w:sz w:val="18"/>
          <w:szCs w:val="18"/>
        </w:rPr>
      </w:pPr>
      <w:r>
        <w:rPr>
          <w:rFonts w:eastAsia="Times New Roman" w:cstheme="minorHAnsi"/>
          <w:color w:val="212529"/>
          <w:szCs w:val="20"/>
        </w:rPr>
        <w:t xml:space="preserve">Flint, C. V &amp; Taylor, P.J. (2014). </w:t>
      </w:r>
      <w:r w:rsidRPr="007B71EC">
        <w:rPr>
          <w:rFonts w:eastAsia="Times New Roman" w:cstheme="minorHAnsi"/>
          <w:i/>
          <w:color w:val="212529"/>
          <w:szCs w:val="20"/>
        </w:rPr>
        <w:t>Siyasi Coğrafya.</w:t>
      </w:r>
      <w:r>
        <w:rPr>
          <w:rFonts w:eastAsia="Times New Roman" w:cstheme="minorHAnsi"/>
          <w:color w:val="212529"/>
          <w:szCs w:val="20"/>
        </w:rPr>
        <w:t xml:space="preserve"> (Çev: F. Ereker). Nobel</w:t>
      </w:r>
      <w:r w:rsidRPr="00A069E8">
        <w:rPr>
          <w:rFonts w:ascii="Calibri" w:hAnsi="Calibri" w:cs="Calibri"/>
          <w:sz w:val="18"/>
          <w:szCs w:val="18"/>
        </w:rPr>
        <w:t xml:space="preserve"> </w:t>
      </w:r>
    </w:p>
    <w:p w14:paraId="3BDDC3C9" w14:textId="0A688D2C" w:rsidR="00396C0D" w:rsidRDefault="00396C0D" w:rsidP="00A069E8">
      <w:pPr>
        <w:pStyle w:val="Kaynaka"/>
        <w:spacing w:before="60" w:after="60" w:line="240" w:lineRule="auto"/>
        <w:ind w:left="567" w:hanging="567"/>
        <w:rPr>
          <w:rFonts w:eastAsia="Times New Roman" w:cstheme="minorHAnsi"/>
          <w:color w:val="212529"/>
          <w:szCs w:val="20"/>
        </w:rPr>
      </w:pPr>
      <w:r>
        <w:rPr>
          <w:rFonts w:eastAsia="Times New Roman" w:cstheme="minorHAnsi"/>
          <w:color w:val="212529"/>
          <w:szCs w:val="20"/>
        </w:rPr>
        <w:t>Pınar, A. (2021</w:t>
      </w:r>
      <w:r w:rsidRPr="002A164B">
        <w:rPr>
          <w:rFonts w:eastAsia="Times New Roman" w:cstheme="minorHAnsi"/>
          <w:color w:val="212529"/>
          <w:szCs w:val="20"/>
        </w:rPr>
        <w:t xml:space="preserve">). </w:t>
      </w:r>
      <w:r>
        <w:rPr>
          <w:rFonts w:eastAsia="Times New Roman" w:cstheme="minorHAnsi"/>
          <w:color w:val="212529"/>
          <w:szCs w:val="20"/>
        </w:rPr>
        <w:t>Coğrafya öğretiminde CBS kullanımı</w:t>
      </w:r>
      <w:r w:rsidRPr="002A164B">
        <w:rPr>
          <w:rFonts w:eastAsia="Times New Roman" w:cstheme="minorHAnsi"/>
          <w:color w:val="212529"/>
          <w:szCs w:val="20"/>
        </w:rPr>
        <w:t xml:space="preserve">. </w:t>
      </w:r>
      <w:r>
        <w:rPr>
          <w:rFonts w:eastAsia="Times New Roman" w:cstheme="minorHAnsi"/>
          <w:color w:val="212529"/>
          <w:szCs w:val="20"/>
        </w:rPr>
        <w:t>A. Sezer</w:t>
      </w:r>
      <w:r w:rsidRPr="002A164B">
        <w:rPr>
          <w:rFonts w:eastAsia="Times New Roman" w:cstheme="minorHAnsi"/>
          <w:color w:val="212529"/>
          <w:szCs w:val="20"/>
        </w:rPr>
        <w:t xml:space="preserve"> (Ed.), </w:t>
      </w:r>
      <w:r w:rsidRPr="00C22633">
        <w:rPr>
          <w:rFonts w:eastAsia="Times New Roman" w:cstheme="minorHAnsi"/>
          <w:i/>
          <w:color w:val="212529"/>
          <w:szCs w:val="20"/>
        </w:rPr>
        <w:t>Coğrafya öğretim teknolojileri ve materyal tasarımı</w:t>
      </w:r>
      <w:r w:rsidRPr="002A164B">
        <w:rPr>
          <w:rFonts w:eastAsia="Times New Roman" w:cstheme="minorHAnsi"/>
          <w:color w:val="212529"/>
          <w:szCs w:val="20"/>
        </w:rPr>
        <w:t> içinde</w:t>
      </w:r>
      <w:r>
        <w:rPr>
          <w:rFonts w:eastAsia="Times New Roman" w:cstheme="minorHAnsi"/>
          <w:color w:val="212529"/>
          <w:szCs w:val="20"/>
        </w:rPr>
        <w:t xml:space="preserve"> (s. 215-245). </w:t>
      </w:r>
      <w:r w:rsidRPr="002A164B">
        <w:rPr>
          <w:rFonts w:eastAsia="Times New Roman" w:cstheme="minorHAnsi"/>
          <w:color w:val="212529"/>
          <w:szCs w:val="20"/>
        </w:rPr>
        <w:t>Pegem Akademi.</w:t>
      </w:r>
    </w:p>
    <w:p w14:paraId="202CC2F5" w14:textId="493EFC04" w:rsidR="00FB1493" w:rsidRDefault="00FB1493" w:rsidP="00FB1493">
      <w:pPr>
        <w:pStyle w:val="Kaynaka"/>
        <w:spacing w:before="60" w:after="60" w:line="240" w:lineRule="auto"/>
        <w:ind w:left="567" w:hanging="567"/>
        <w:rPr>
          <w:rFonts w:cstheme="minorHAnsi"/>
          <w:color w:val="000000"/>
          <w:szCs w:val="20"/>
          <w:shd w:val="clear" w:color="auto" w:fill="FFFFFF"/>
        </w:rPr>
      </w:pPr>
      <w:r>
        <w:rPr>
          <w:rFonts w:cstheme="minorHAnsi"/>
          <w:color w:val="000000"/>
          <w:szCs w:val="20"/>
          <w:shd w:val="clear" w:color="auto" w:fill="FFFFFF"/>
        </w:rPr>
        <w:t>Ş</w:t>
      </w:r>
      <w:r w:rsidR="001F7E18">
        <w:rPr>
          <w:rFonts w:cstheme="minorHAnsi"/>
          <w:color w:val="000000"/>
          <w:szCs w:val="20"/>
          <w:shd w:val="clear" w:color="auto" w:fill="FFFFFF"/>
        </w:rPr>
        <w:t>anlı</w:t>
      </w:r>
      <w:r w:rsidRPr="000D57B0">
        <w:rPr>
          <w:rFonts w:cstheme="minorHAnsi"/>
          <w:color w:val="000000"/>
          <w:szCs w:val="20"/>
          <w:shd w:val="clear" w:color="auto" w:fill="FFFFFF"/>
        </w:rPr>
        <w:t>, C</w:t>
      </w:r>
      <w:proofErr w:type="gramStart"/>
      <w:r w:rsidRPr="000D57B0">
        <w:rPr>
          <w:rFonts w:cstheme="minorHAnsi"/>
          <w:color w:val="000000"/>
          <w:szCs w:val="20"/>
          <w:shd w:val="clear" w:color="auto" w:fill="FFFFFF"/>
        </w:rPr>
        <w:t>.,</w:t>
      </w:r>
      <w:proofErr w:type="gramEnd"/>
      <w:r w:rsidRPr="000D57B0">
        <w:rPr>
          <w:rFonts w:cstheme="minorHAnsi"/>
          <w:color w:val="000000"/>
          <w:szCs w:val="20"/>
          <w:shd w:val="clear" w:color="auto" w:fill="FFFFFF"/>
        </w:rPr>
        <w:t xml:space="preserve"> Fesliyen, Z. &amp; Pinar, A. (2019). </w:t>
      </w:r>
      <w:proofErr w:type="gramStart"/>
      <w:r w:rsidRPr="000D57B0">
        <w:rPr>
          <w:rFonts w:cstheme="minorHAnsi"/>
          <w:color w:val="000000"/>
          <w:szCs w:val="20"/>
          <w:shd w:val="clear" w:color="auto" w:fill="FFFFFF"/>
        </w:rPr>
        <w:t xml:space="preserve">Ortaöğretim </w:t>
      </w:r>
      <w:r w:rsidR="00F86F83">
        <w:rPr>
          <w:rFonts w:cstheme="minorHAnsi"/>
          <w:color w:val="000000"/>
          <w:szCs w:val="20"/>
          <w:shd w:val="clear" w:color="auto" w:fill="FFFFFF"/>
        </w:rPr>
        <w:t>öğrencilerinin harita beceri düzeylerine yönelik bir eylem araştırması: Kulu ö</w:t>
      </w:r>
      <w:r w:rsidRPr="000D57B0">
        <w:rPr>
          <w:rFonts w:cstheme="minorHAnsi"/>
          <w:color w:val="000000"/>
          <w:szCs w:val="20"/>
          <w:shd w:val="clear" w:color="auto" w:fill="FFFFFF"/>
        </w:rPr>
        <w:t>rneği. </w:t>
      </w:r>
      <w:proofErr w:type="spellStart"/>
      <w:proofErr w:type="gramEnd"/>
      <w:r w:rsidRPr="000D57B0">
        <w:rPr>
          <w:rStyle w:val="Vurgu"/>
          <w:rFonts w:cstheme="minorHAnsi"/>
          <w:color w:val="000000"/>
          <w:shd w:val="clear" w:color="auto" w:fill="FFFFFF"/>
        </w:rPr>
        <w:t>Future</w:t>
      </w:r>
      <w:proofErr w:type="spellEnd"/>
      <w:r w:rsidRPr="000D57B0">
        <w:rPr>
          <w:rStyle w:val="Vurgu"/>
          <w:rFonts w:cstheme="minorHAnsi"/>
          <w:color w:val="000000"/>
          <w:shd w:val="clear" w:color="auto" w:fill="FFFFFF"/>
        </w:rPr>
        <w:t xml:space="preserve"> Visions Journal, 3</w:t>
      </w:r>
      <w:r w:rsidRPr="000D57B0">
        <w:rPr>
          <w:rFonts w:cstheme="minorHAnsi"/>
          <w:color w:val="000000"/>
          <w:szCs w:val="20"/>
          <w:shd w:val="clear" w:color="auto" w:fill="FFFFFF"/>
        </w:rPr>
        <w:t>(3), 9-23. doi: 10.29345/futvis.91</w:t>
      </w:r>
    </w:p>
    <w:p w14:paraId="31CE239B" w14:textId="1D3A8D6E" w:rsidR="00396C0D" w:rsidRDefault="00F86F83" w:rsidP="00A069E8">
      <w:pPr>
        <w:pStyle w:val="Kaynaka"/>
        <w:spacing w:before="60" w:after="60" w:line="240" w:lineRule="auto"/>
        <w:ind w:left="567" w:hanging="567"/>
        <w:rPr>
          <w:rFonts w:eastAsia="Times New Roman" w:cstheme="minorHAnsi"/>
          <w:color w:val="212529"/>
          <w:szCs w:val="20"/>
        </w:rPr>
      </w:pPr>
      <w:r>
        <w:rPr>
          <w:rFonts w:cstheme="minorHAnsi"/>
          <w:color w:val="000000"/>
          <w:szCs w:val="20"/>
          <w:shd w:val="clear" w:color="auto" w:fill="FFFFFF"/>
        </w:rPr>
        <w:t xml:space="preserve">Tanyeri, L. (2019). </w:t>
      </w:r>
      <w:proofErr w:type="gramStart"/>
      <w:r>
        <w:rPr>
          <w:rFonts w:cstheme="minorHAnsi"/>
          <w:color w:val="000000"/>
          <w:szCs w:val="20"/>
          <w:shd w:val="clear" w:color="auto" w:fill="FFFFFF"/>
        </w:rPr>
        <w:t>Beden eğitimi ve spor yüksekokulu ö</w:t>
      </w:r>
      <w:r w:rsidR="00396C0D" w:rsidRPr="007B71EC">
        <w:rPr>
          <w:rFonts w:cstheme="minorHAnsi"/>
          <w:color w:val="000000"/>
          <w:szCs w:val="20"/>
          <w:shd w:val="clear" w:color="auto" w:fill="FFFFFF"/>
        </w:rPr>
        <w:t>ğrenci</w:t>
      </w:r>
      <w:r>
        <w:rPr>
          <w:rFonts w:cstheme="minorHAnsi"/>
          <w:color w:val="000000"/>
          <w:szCs w:val="20"/>
          <w:shd w:val="clear" w:color="auto" w:fill="FFFFFF"/>
        </w:rPr>
        <w:t>lerinde sağlık a</w:t>
      </w:r>
      <w:r w:rsidR="00396C0D" w:rsidRPr="007B71EC">
        <w:rPr>
          <w:rFonts w:cstheme="minorHAnsi"/>
          <w:color w:val="000000"/>
          <w:szCs w:val="20"/>
          <w:shd w:val="clear" w:color="auto" w:fill="FFFFFF"/>
        </w:rPr>
        <w:t xml:space="preserve">lgısının </w:t>
      </w:r>
      <w:r>
        <w:rPr>
          <w:rFonts w:cstheme="minorHAnsi"/>
          <w:color w:val="000000"/>
          <w:szCs w:val="20"/>
          <w:shd w:val="clear" w:color="auto" w:fill="FFFFFF"/>
        </w:rPr>
        <w:t>i</w:t>
      </w:r>
      <w:r w:rsidR="00396C0D" w:rsidRPr="007B71EC">
        <w:rPr>
          <w:rFonts w:cstheme="minorHAnsi"/>
          <w:color w:val="000000"/>
          <w:szCs w:val="20"/>
          <w:shd w:val="clear" w:color="auto" w:fill="FFFFFF"/>
        </w:rPr>
        <w:t>ncelenmesi. </w:t>
      </w:r>
      <w:proofErr w:type="spellStart"/>
      <w:proofErr w:type="gramEnd"/>
      <w:r w:rsidR="00396C0D" w:rsidRPr="007B71EC">
        <w:rPr>
          <w:rStyle w:val="Vurgu"/>
          <w:rFonts w:cstheme="minorHAnsi"/>
          <w:color w:val="000000"/>
          <w:shd w:val="clear" w:color="auto" w:fill="FFFFFF"/>
        </w:rPr>
        <w:t>Future</w:t>
      </w:r>
      <w:proofErr w:type="spellEnd"/>
      <w:r w:rsidR="00396C0D" w:rsidRPr="007B71EC">
        <w:rPr>
          <w:rStyle w:val="Vurgu"/>
          <w:rFonts w:cstheme="minorHAnsi"/>
          <w:color w:val="000000"/>
          <w:shd w:val="clear" w:color="auto" w:fill="FFFFFF"/>
        </w:rPr>
        <w:t xml:space="preserve"> Visions Journal, 3</w:t>
      </w:r>
      <w:r w:rsidR="00396C0D" w:rsidRPr="007B71EC">
        <w:rPr>
          <w:rFonts w:cstheme="minorHAnsi"/>
          <w:color w:val="000000"/>
          <w:szCs w:val="20"/>
          <w:shd w:val="clear" w:color="auto" w:fill="FFFFFF"/>
        </w:rPr>
        <w:t>(2), 23-28. doi: 10.29345/futvis.75</w:t>
      </w:r>
      <w:r w:rsidR="00396C0D" w:rsidRPr="007B71EC">
        <w:rPr>
          <w:rFonts w:eastAsia="Times New Roman" w:cstheme="minorHAnsi"/>
          <w:color w:val="212529"/>
          <w:szCs w:val="20"/>
        </w:rPr>
        <w:t>.</w:t>
      </w:r>
    </w:p>
    <w:bookmarkEnd w:id="1"/>
    <w:p w14:paraId="004DA22D" w14:textId="77777777" w:rsidR="00FB1493" w:rsidRPr="00FB1493" w:rsidRDefault="00FB1493" w:rsidP="00FB1493"/>
    <w:p w14:paraId="37E9C8C3" w14:textId="74EEA2CD" w:rsidR="00DB27C7" w:rsidRPr="008F16D6" w:rsidRDefault="00A069E8" w:rsidP="00B77D4C">
      <w:pPr>
        <w:spacing w:before="240" w:after="60"/>
        <w:rPr>
          <w:b/>
        </w:rPr>
      </w:pPr>
      <w:r w:rsidRPr="00A069E8">
        <w:rPr>
          <w:sz w:val="18"/>
          <w:szCs w:val="18"/>
        </w:rPr>
        <w:fldChar w:fldCharType="end"/>
      </w:r>
      <w:r w:rsidR="00FB1493" w:rsidRPr="00FB1493">
        <w:rPr>
          <w:sz w:val="18"/>
          <w:szCs w:val="18"/>
          <w:highlight w:val="yellow"/>
        </w:rPr>
        <w:t xml:space="preserve">Kaynakça </w:t>
      </w:r>
      <w:proofErr w:type="spellStart"/>
      <w:r w:rsidR="00FB1493" w:rsidRPr="00FB1493">
        <w:rPr>
          <w:sz w:val="18"/>
          <w:szCs w:val="18"/>
          <w:highlight w:val="yellow"/>
        </w:rPr>
        <w:t>düzanlenirken</w:t>
      </w:r>
      <w:proofErr w:type="spellEnd"/>
      <w:r w:rsidR="00FB1493" w:rsidRPr="00FB1493">
        <w:rPr>
          <w:sz w:val="18"/>
          <w:szCs w:val="18"/>
          <w:highlight w:val="yellow"/>
        </w:rPr>
        <w:t xml:space="preserve"> Yazım kurallarında belirtilen esaslara uyulması gerekmektedir. Yazım kurallarında belirtilmeyen durumlar için </w:t>
      </w:r>
      <w:r w:rsidR="00DB27C7" w:rsidRPr="00FB1493">
        <w:rPr>
          <w:highlight w:val="yellow"/>
        </w:rPr>
        <w:t xml:space="preserve"> </w:t>
      </w:r>
      <w:hyperlink r:id="rId16" w:history="1">
        <w:r w:rsidR="00DB27C7" w:rsidRPr="00FB1493">
          <w:rPr>
            <w:rStyle w:val="Kpr"/>
            <w:highlight w:val="yellow"/>
          </w:rPr>
          <w:t>APA 7 kaynak gösterme esasları</w:t>
        </w:r>
      </w:hyperlink>
      <w:r w:rsidR="00DB27C7" w:rsidRPr="00FB1493">
        <w:rPr>
          <w:highlight w:val="yellow"/>
        </w:rPr>
        <w:t xml:space="preserve"> </w:t>
      </w:r>
      <w:r w:rsidR="00FB1493" w:rsidRPr="00FB1493">
        <w:rPr>
          <w:highlight w:val="yellow"/>
        </w:rPr>
        <w:t>geçerlidir.</w:t>
      </w:r>
    </w:p>
    <w:p w14:paraId="1EC7C35F" w14:textId="77777777" w:rsidR="00DB27C7" w:rsidRPr="008F16D6" w:rsidRDefault="00DB27C7" w:rsidP="008F16D6">
      <w:pPr>
        <w:pStyle w:val="Balk1"/>
      </w:pPr>
      <w:r w:rsidRPr="008F16D6">
        <w:t>EKLER</w:t>
      </w:r>
    </w:p>
    <w:p w14:paraId="6DA2BD3A" w14:textId="79CB057E" w:rsidR="00DB27C7" w:rsidRPr="005C7296" w:rsidRDefault="00DB27C7" w:rsidP="008F16D6">
      <w:pPr>
        <w:rPr>
          <w:b/>
          <w:i/>
        </w:rPr>
      </w:pPr>
      <w:r w:rsidRPr="008F16D6">
        <w:t xml:space="preserve">Varsa çalışmada yer alan ek bilgi, plan, tablo, şekil, grafik ve resimler kaynakçadan sonra yeni bir sayfada verilmelidir. Her bir ek ayrı ayrı </w:t>
      </w:r>
      <w:proofErr w:type="spellStart"/>
      <w:r w:rsidRPr="008F16D6">
        <w:t>başlıklandırılmalıdır</w:t>
      </w:r>
      <w:proofErr w:type="spellEnd"/>
      <w:r w:rsidRPr="008F16D6">
        <w:t xml:space="preserve"> (Ek 1</w:t>
      </w:r>
      <w:proofErr w:type="gramStart"/>
      <w:r w:rsidRPr="008F16D6">
        <w:t>.,</w:t>
      </w:r>
      <w:proofErr w:type="gramEnd"/>
      <w:r w:rsidRPr="008F16D6">
        <w:t xml:space="preserve"> Ek 2. gibi). Başlıklar ana başlık şeklinde, bilgiler ise ana me</w:t>
      </w:r>
      <w:r w:rsidR="00527955">
        <w:t>tinle aynı şekilde verilmelidir.</w:t>
      </w:r>
    </w:p>
    <w:sectPr w:rsidR="00DB27C7" w:rsidRPr="005C7296" w:rsidSect="00D32A7D">
      <w:pgSz w:w="11906" w:h="16838"/>
      <w:pgMar w:top="1440" w:right="1080" w:bottom="1440" w:left="1080" w:header="709" w:footer="709"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552FD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4A5B7F" w14:textId="77777777" w:rsidR="00F6755C" w:rsidRDefault="00F6755C" w:rsidP="00542B1C">
      <w:pPr>
        <w:spacing w:after="0"/>
      </w:pPr>
      <w:r>
        <w:separator/>
      </w:r>
    </w:p>
  </w:endnote>
  <w:endnote w:type="continuationSeparator" w:id="0">
    <w:p w14:paraId="519C5620" w14:textId="77777777" w:rsidR="00F6755C" w:rsidRDefault="00F6755C" w:rsidP="00542B1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TimesNewRomanPSMT">
    <w:altName w:val="Times New Roman"/>
    <w:panose1 w:val="00000000000000000000"/>
    <w:charset w:val="00"/>
    <w:family w:val="swiss"/>
    <w:notTrueType/>
    <w:pitch w:val="default"/>
    <w:sig w:usb0="00000007" w:usb1="09060000" w:usb2="00000010" w:usb3="00000000" w:csb0="0008001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2910397"/>
      <w:docPartObj>
        <w:docPartGallery w:val="Page Numbers (Bottom of Page)"/>
        <w:docPartUnique/>
      </w:docPartObj>
    </w:sdtPr>
    <w:sdtEndPr/>
    <w:sdtContent>
      <w:p w14:paraId="487E6374" w14:textId="4DB2A733" w:rsidR="005E5574" w:rsidRPr="00795F1C" w:rsidRDefault="005E5574" w:rsidP="00795F1C">
        <w:pPr>
          <w:pStyle w:val="Altbilgi"/>
          <w:jc w:val="right"/>
        </w:pPr>
        <w:r w:rsidRPr="00795F1C">
          <w:fldChar w:fldCharType="begin"/>
        </w:r>
        <w:r w:rsidRPr="00795F1C">
          <w:instrText>PAGE   \* MERGEFORMAT</w:instrText>
        </w:r>
        <w:r w:rsidRPr="00795F1C">
          <w:fldChar w:fldCharType="separate"/>
        </w:r>
        <w:r w:rsidR="001F7E18">
          <w:rPr>
            <w:noProof/>
          </w:rPr>
          <w:t>2</w:t>
        </w:r>
        <w:r w:rsidRPr="00795F1C">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5261692"/>
      <w:docPartObj>
        <w:docPartGallery w:val="Page Numbers (Bottom of Page)"/>
        <w:docPartUnique/>
      </w:docPartObj>
    </w:sdtPr>
    <w:sdtEndPr/>
    <w:sdtContent>
      <w:p w14:paraId="0700D2DB" w14:textId="09D18053" w:rsidR="005E5574" w:rsidRPr="00795F1C" w:rsidRDefault="005E5574" w:rsidP="00795F1C">
        <w:pPr>
          <w:pStyle w:val="Altbilgi"/>
          <w:jc w:val="right"/>
        </w:pPr>
        <w:r w:rsidRPr="00795F1C">
          <w:fldChar w:fldCharType="begin"/>
        </w:r>
        <w:r w:rsidRPr="00795F1C">
          <w:instrText>PAGE   \* MERGEFORMAT</w:instrText>
        </w:r>
        <w:r w:rsidRPr="00795F1C">
          <w:fldChar w:fldCharType="separate"/>
        </w:r>
        <w:r w:rsidR="001F7E18">
          <w:rPr>
            <w:noProof/>
          </w:rPr>
          <w:t>3</w:t>
        </w:r>
        <w:r w:rsidRPr="00795F1C">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25F6FA" w14:textId="766365FA" w:rsidR="005E5574" w:rsidRPr="00817EBA" w:rsidRDefault="00C12C84" w:rsidP="00C12C84">
    <w:pPr>
      <w:tabs>
        <w:tab w:val="center" w:pos="4536"/>
        <w:tab w:val="right" w:pos="9072"/>
      </w:tabs>
      <w:spacing w:after="0"/>
      <w:jc w:val="center"/>
      <w:rPr>
        <w:rFonts w:ascii="Calibri" w:eastAsia="Calibri" w:hAnsi="Calibri" w:cs="Calibri"/>
        <w:sz w:val="18"/>
        <w:szCs w:val="20"/>
        <w:lang w:eastAsia="en-US"/>
      </w:rPr>
    </w:pPr>
    <w:r>
      <w:rPr>
        <w:rFonts w:ascii="Calibri" w:eastAsia="Calibri" w:hAnsi="Calibri" w:cs="Calibri"/>
        <w:b/>
        <w:sz w:val="18"/>
        <w:szCs w:val="20"/>
        <w:lang w:val="en-GB" w:eastAsia="en-US"/>
      </w:rPr>
      <w:t>E-ISSN</w:t>
    </w:r>
    <w:proofErr w:type="gramStart"/>
    <w:r>
      <w:rPr>
        <w:rFonts w:ascii="Calibri" w:eastAsia="Calibri" w:hAnsi="Calibri" w:cs="Calibri"/>
        <w:b/>
        <w:sz w:val="18"/>
        <w:szCs w:val="20"/>
        <w:lang w:val="en-GB" w:eastAsia="en-US"/>
      </w:rPr>
      <w:t>:2602</w:t>
    </w:r>
    <w:proofErr w:type="gramEnd"/>
    <w:r>
      <w:rPr>
        <w:rFonts w:ascii="Calibri" w:eastAsia="Calibri" w:hAnsi="Calibri" w:cs="Calibri"/>
        <w:b/>
        <w:sz w:val="18"/>
        <w:szCs w:val="20"/>
        <w:lang w:val="en-GB" w:eastAsia="en-US"/>
      </w:rPr>
      <w:t>-4225                                                                                                                                          www.futurevisionsjournal.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F6FDC2" w14:textId="77777777" w:rsidR="00F6755C" w:rsidRDefault="00F6755C" w:rsidP="00542B1C">
      <w:pPr>
        <w:spacing w:after="0"/>
      </w:pPr>
      <w:r>
        <w:separator/>
      </w:r>
    </w:p>
  </w:footnote>
  <w:footnote w:type="continuationSeparator" w:id="0">
    <w:p w14:paraId="3F42B66E" w14:textId="77777777" w:rsidR="00F6755C" w:rsidRDefault="00F6755C" w:rsidP="00542B1C">
      <w:pPr>
        <w:spacing w:after="0"/>
      </w:pPr>
      <w:r>
        <w:continuationSeparator/>
      </w:r>
    </w:p>
  </w:footnote>
  <w:footnote w:id="1">
    <w:p w14:paraId="3B789299" w14:textId="4C532A7E" w:rsidR="00451156" w:rsidRPr="00C12C84" w:rsidRDefault="00451156" w:rsidP="00710A2E">
      <w:pPr>
        <w:pStyle w:val="DipnotMetni"/>
        <w:spacing w:before="0" w:after="60"/>
        <w:rPr>
          <w:sz w:val="16"/>
          <w:szCs w:val="16"/>
        </w:rPr>
      </w:pPr>
      <w:r w:rsidRPr="00C12C84">
        <w:rPr>
          <w:rStyle w:val="DipnotBavurusu"/>
          <w:sz w:val="16"/>
          <w:szCs w:val="16"/>
        </w:rPr>
        <w:footnoteRef/>
      </w:r>
      <w:r w:rsidRPr="00C12C84">
        <w:rPr>
          <w:sz w:val="16"/>
          <w:szCs w:val="16"/>
        </w:rPr>
        <w:t xml:space="preserve"> Makale ilgili bir açıklama </w:t>
      </w:r>
      <w:proofErr w:type="spellStart"/>
      <w:r w:rsidRPr="00C12C84">
        <w:rPr>
          <w:sz w:val="16"/>
          <w:szCs w:val="16"/>
        </w:rPr>
        <w:t>gerkiyorsa</w:t>
      </w:r>
      <w:proofErr w:type="spellEnd"/>
      <w:r w:rsidRPr="00C12C84">
        <w:rPr>
          <w:sz w:val="16"/>
          <w:szCs w:val="16"/>
        </w:rPr>
        <w:t xml:space="preserve"> (Tezden üretilmiş, bildiri olarak sunulmuş) yazınız. Gerekmiyor ise siliniz.</w:t>
      </w:r>
    </w:p>
  </w:footnote>
  <w:footnote w:id="2">
    <w:p w14:paraId="2882DF2B" w14:textId="317BDF76" w:rsidR="0024255C" w:rsidRPr="00C12C84" w:rsidRDefault="0024255C" w:rsidP="00710A2E">
      <w:pPr>
        <w:pStyle w:val="DipnotMetni"/>
        <w:spacing w:before="0" w:after="60"/>
        <w:rPr>
          <w:sz w:val="16"/>
          <w:szCs w:val="16"/>
        </w:rPr>
      </w:pPr>
      <w:r w:rsidRPr="00C12C84">
        <w:rPr>
          <w:rStyle w:val="DipnotBavurusu"/>
          <w:sz w:val="16"/>
          <w:szCs w:val="16"/>
        </w:rPr>
        <w:footnoteRef/>
      </w:r>
      <w:r w:rsidRPr="00C12C84">
        <w:rPr>
          <w:sz w:val="16"/>
          <w:szCs w:val="16"/>
        </w:rPr>
        <w:t xml:space="preserve"> </w:t>
      </w:r>
      <w:r w:rsidR="00A670C9">
        <w:rPr>
          <w:sz w:val="16"/>
          <w:szCs w:val="16"/>
        </w:rPr>
        <w:t xml:space="preserve">Sorumlu yazar, </w:t>
      </w:r>
      <w:r w:rsidRPr="00C12C84">
        <w:rPr>
          <w:sz w:val="16"/>
          <w:szCs w:val="16"/>
        </w:rPr>
        <w:t>Unvan, Üniversite, Fakülte, ORCID No, Mail adresi</w:t>
      </w:r>
    </w:p>
  </w:footnote>
  <w:footnote w:id="3">
    <w:p w14:paraId="53445097" w14:textId="28C5CFB8" w:rsidR="0024255C" w:rsidRPr="00C12C84" w:rsidRDefault="0024255C" w:rsidP="00710A2E">
      <w:pPr>
        <w:pStyle w:val="DipnotMetni"/>
        <w:spacing w:before="0" w:after="60"/>
        <w:rPr>
          <w:sz w:val="16"/>
          <w:szCs w:val="16"/>
        </w:rPr>
      </w:pPr>
      <w:r w:rsidRPr="00C12C84">
        <w:rPr>
          <w:rStyle w:val="DipnotBavurusu"/>
          <w:sz w:val="16"/>
          <w:szCs w:val="16"/>
        </w:rPr>
        <w:footnoteRef/>
      </w:r>
      <w:r w:rsidRPr="00C12C84">
        <w:rPr>
          <w:sz w:val="16"/>
          <w:szCs w:val="16"/>
        </w:rPr>
        <w:t xml:space="preserve"> Unvan, Üniversite, Fakülte, ORCID No, Mail adresi</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left w:w="10" w:type="dxa"/>
        <w:right w:w="10" w:type="dxa"/>
      </w:tblCellMar>
      <w:tblLook w:val="0000" w:firstRow="0" w:lastRow="0" w:firstColumn="0" w:lastColumn="0" w:noHBand="0" w:noVBand="0"/>
    </w:tblPr>
    <w:tblGrid>
      <w:gridCol w:w="9886"/>
    </w:tblGrid>
    <w:tr w:rsidR="005E5574" w:rsidRPr="00730EC2" w14:paraId="678BE34C" w14:textId="77777777" w:rsidTr="00793F03">
      <w:trPr>
        <w:trHeight w:val="100"/>
      </w:trPr>
      <w:tc>
        <w:tcPr>
          <w:tcW w:w="9746" w:type="dxa"/>
          <w:tcBorders>
            <w:bottom w:val="single" w:sz="4" w:space="0" w:color="000000"/>
          </w:tcBorders>
          <w:shd w:val="clear" w:color="auto" w:fill="auto"/>
          <w:tcMar>
            <w:top w:w="0" w:type="dxa"/>
            <w:left w:w="70" w:type="dxa"/>
            <w:bottom w:w="0" w:type="dxa"/>
            <w:right w:w="70" w:type="dxa"/>
          </w:tcMar>
        </w:tcPr>
        <w:p w14:paraId="452CECF9" w14:textId="2D06DF1F" w:rsidR="005E5574" w:rsidRPr="00795F1C" w:rsidRDefault="00396C0D" w:rsidP="00396C0D">
          <w:pPr>
            <w:spacing w:after="60"/>
            <w:jc w:val="right"/>
            <w:rPr>
              <w:sz w:val="15"/>
              <w:szCs w:val="15"/>
            </w:rPr>
          </w:pPr>
          <w:r>
            <w:rPr>
              <w:sz w:val="15"/>
              <w:szCs w:val="15"/>
            </w:rPr>
            <w:t>Yazar/Yazarlar Adı Soyadı &amp; Adı Soyadı</w:t>
          </w:r>
        </w:p>
      </w:tc>
    </w:tr>
  </w:tbl>
  <w:p w14:paraId="73193D69" w14:textId="77777777" w:rsidR="005E5574" w:rsidRPr="00795F1C" w:rsidRDefault="005E5574">
    <w:pPr>
      <w:pStyle w:val="stbilgi"/>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left w:w="10" w:type="dxa"/>
        <w:right w:w="10" w:type="dxa"/>
      </w:tblCellMar>
      <w:tblLook w:val="0000" w:firstRow="0" w:lastRow="0" w:firstColumn="0" w:lastColumn="0" w:noHBand="0" w:noVBand="0"/>
    </w:tblPr>
    <w:tblGrid>
      <w:gridCol w:w="9886"/>
    </w:tblGrid>
    <w:tr w:rsidR="005E5574" w14:paraId="72E78ED6" w14:textId="77777777" w:rsidTr="00793F03">
      <w:trPr>
        <w:trHeight w:val="100"/>
      </w:trPr>
      <w:tc>
        <w:tcPr>
          <w:tcW w:w="9746" w:type="dxa"/>
          <w:tcBorders>
            <w:bottom w:val="single" w:sz="4" w:space="0" w:color="000000"/>
          </w:tcBorders>
          <w:shd w:val="clear" w:color="auto" w:fill="auto"/>
          <w:tcMar>
            <w:top w:w="0" w:type="dxa"/>
            <w:left w:w="70" w:type="dxa"/>
            <w:bottom w:w="0" w:type="dxa"/>
            <w:right w:w="70" w:type="dxa"/>
          </w:tcMar>
        </w:tcPr>
        <w:p w14:paraId="0DFB0B27" w14:textId="23D6AB33" w:rsidR="005E5574" w:rsidRDefault="00396C0D" w:rsidP="00396C0D">
          <w:pPr>
            <w:spacing w:after="60"/>
            <w:jc w:val="right"/>
            <w:rPr>
              <w:rFonts w:ascii="Calibri" w:hAnsi="Calibri" w:cs="Calibri"/>
              <w:b/>
              <w:sz w:val="16"/>
              <w:lang w:val="en-GB"/>
            </w:rPr>
          </w:pPr>
          <w:proofErr w:type="spellStart"/>
          <w:r>
            <w:rPr>
              <w:rFonts w:ascii="Calibri" w:hAnsi="Calibri" w:cs="Calibri"/>
              <w:b/>
              <w:sz w:val="16"/>
              <w:lang w:val="en-GB"/>
            </w:rPr>
            <w:t>Makale</w:t>
          </w:r>
          <w:proofErr w:type="spellEnd"/>
          <w:r>
            <w:rPr>
              <w:rFonts w:ascii="Calibri" w:hAnsi="Calibri" w:cs="Calibri"/>
              <w:b/>
              <w:sz w:val="16"/>
              <w:lang w:val="en-GB"/>
            </w:rPr>
            <w:t xml:space="preserve"> </w:t>
          </w:r>
          <w:proofErr w:type="spellStart"/>
          <w:r>
            <w:rPr>
              <w:rFonts w:ascii="Calibri" w:hAnsi="Calibri" w:cs="Calibri"/>
              <w:b/>
              <w:sz w:val="16"/>
              <w:lang w:val="en-GB"/>
            </w:rPr>
            <w:t>Türkçe</w:t>
          </w:r>
          <w:proofErr w:type="spellEnd"/>
          <w:r>
            <w:rPr>
              <w:rFonts w:ascii="Calibri" w:hAnsi="Calibri" w:cs="Calibri"/>
              <w:b/>
              <w:sz w:val="16"/>
              <w:lang w:val="en-GB"/>
            </w:rPr>
            <w:t xml:space="preserve"> </w:t>
          </w:r>
          <w:proofErr w:type="spellStart"/>
          <w:r>
            <w:rPr>
              <w:rFonts w:ascii="Calibri" w:hAnsi="Calibri" w:cs="Calibri"/>
              <w:b/>
              <w:sz w:val="16"/>
              <w:lang w:val="en-GB"/>
            </w:rPr>
            <w:t>Başlık</w:t>
          </w:r>
          <w:proofErr w:type="spellEnd"/>
        </w:p>
      </w:tc>
    </w:tr>
  </w:tbl>
  <w:p w14:paraId="590D5E25" w14:textId="77777777" w:rsidR="005E5574" w:rsidRPr="00795F1C" w:rsidRDefault="005E5574">
    <w:pPr>
      <w:pStyle w:val="stbilgi"/>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746" w:type="dxa"/>
      <w:tblBorders>
        <w:bottom w:val="single" w:sz="4" w:space="0" w:color="auto"/>
        <w:insideH w:val="single" w:sz="4" w:space="0" w:color="000000"/>
        <w:insideV w:val="single" w:sz="4" w:space="0" w:color="000000"/>
      </w:tblBorders>
      <w:tblCellMar>
        <w:left w:w="10" w:type="dxa"/>
        <w:right w:w="10" w:type="dxa"/>
      </w:tblCellMar>
      <w:tblLook w:val="0000" w:firstRow="0" w:lastRow="0" w:firstColumn="0" w:lastColumn="0" w:noHBand="0" w:noVBand="0"/>
    </w:tblPr>
    <w:tblGrid>
      <w:gridCol w:w="9746"/>
    </w:tblGrid>
    <w:tr w:rsidR="005E5574" w:rsidRPr="00D32A7D" w14:paraId="475D29B4" w14:textId="77777777" w:rsidTr="00EA135A">
      <w:tc>
        <w:tcPr>
          <w:tcW w:w="9746" w:type="dxa"/>
          <w:shd w:val="clear" w:color="auto" w:fill="auto"/>
          <w:tcMar>
            <w:top w:w="0" w:type="dxa"/>
            <w:left w:w="108" w:type="dxa"/>
            <w:bottom w:w="0" w:type="dxa"/>
            <w:right w:w="108" w:type="dxa"/>
          </w:tcMar>
          <w:vAlign w:val="bottom"/>
        </w:tcPr>
        <w:p w14:paraId="79D6FAB7" w14:textId="7BAA6CD1" w:rsidR="005E5574" w:rsidRPr="00D32A7D" w:rsidRDefault="006D1398" w:rsidP="00396C0D">
          <w:pPr>
            <w:tabs>
              <w:tab w:val="center" w:pos="4536"/>
              <w:tab w:val="right" w:pos="9072"/>
            </w:tabs>
            <w:autoSpaceDN w:val="0"/>
            <w:spacing w:before="160" w:after="0"/>
            <w:ind w:left="-108" w:right="-145"/>
            <w:jc w:val="center"/>
            <w:rPr>
              <w:rFonts w:ascii="Times New Roman" w:eastAsia="SimSun" w:hAnsi="Times New Roman" w:cs="Arial"/>
              <w:kern w:val="3"/>
              <w:sz w:val="24"/>
              <w:szCs w:val="24"/>
              <w:lang w:eastAsia="zh-CN" w:bidi="hi-IN"/>
            </w:rPr>
          </w:pPr>
          <w:r>
            <w:rPr>
              <w:rFonts w:ascii="Calibri" w:eastAsia="Calibri" w:hAnsi="Calibri" w:cs="Arial"/>
              <w:b/>
              <w:noProof/>
              <w:sz w:val="28"/>
            </w:rPr>
            <w:drawing>
              <wp:inline distT="0" distB="0" distL="0" distR="0" wp14:anchorId="24045631" wp14:editId="775085EF">
                <wp:extent cx="518160" cy="579120"/>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8160" cy="579120"/>
                        </a:xfrm>
                        <a:prstGeom prst="rect">
                          <a:avLst/>
                        </a:prstGeom>
                        <a:noFill/>
                      </pic:spPr>
                    </pic:pic>
                  </a:graphicData>
                </a:graphic>
              </wp:inline>
            </w:drawing>
          </w:r>
          <w:r w:rsidR="00396C0D">
            <w:rPr>
              <w:rFonts w:ascii="Calibri" w:eastAsia="Calibri" w:hAnsi="Calibri" w:cs="Arial"/>
              <w:b/>
              <w:sz w:val="16"/>
              <w:szCs w:val="16"/>
              <w:lang w:val="en-GB" w:eastAsia="en-US"/>
            </w:rPr>
            <w:t xml:space="preserve">  </w:t>
          </w:r>
          <w:r w:rsidR="00C12C84" w:rsidRPr="00C12C84">
            <w:rPr>
              <w:rFonts w:ascii="Calibri" w:eastAsia="Calibri" w:hAnsi="Calibri" w:cs="Arial"/>
              <w:b/>
              <w:sz w:val="16"/>
              <w:szCs w:val="16"/>
              <w:lang w:val="en-GB" w:eastAsia="en-US"/>
            </w:rPr>
            <w:t>DOI:</w:t>
          </w:r>
          <w:r w:rsidR="00EA135A" w:rsidRPr="00C12C84">
            <w:rPr>
              <w:rFonts w:ascii="Calibri" w:eastAsia="Calibri" w:hAnsi="Calibri" w:cs="Arial"/>
              <w:b/>
              <w:sz w:val="16"/>
              <w:szCs w:val="16"/>
              <w:lang w:val="en-GB" w:eastAsia="en-US"/>
            </w:rPr>
            <w:t xml:space="preserve">                                            </w:t>
          </w:r>
          <w:r w:rsidR="00C12C84">
            <w:rPr>
              <w:rFonts w:ascii="Calibri" w:eastAsia="Calibri" w:hAnsi="Calibri" w:cs="Arial"/>
              <w:b/>
              <w:sz w:val="16"/>
              <w:szCs w:val="16"/>
              <w:lang w:val="en-GB" w:eastAsia="en-US"/>
            </w:rPr>
            <w:t xml:space="preserve">                                                                 </w:t>
          </w:r>
          <w:r w:rsidR="00EA135A" w:rsidRPr="00C12C84">
            <w:rPr>
              <w:rFonts w:ascii="Calibri" w:eastAsia="Calibri" w:hAnsi="Calibri" w:cs="Arial"/>
              <w:b/>
              <w:sz w:val="16"/>
              <w:szCs w:val="16"/>
              <w:lang w:val="en-GB" w:eastAsia="en-US"/>
            </w:rPr>
            <w:t xml:space="preserve">   </w:t>
          </w:r>
          <w:proofErr w:type="spellStart"/>
          <w:r w:rsidR="00EA135A" w:rsidRPr="00C12C84">
            <w:rPr>
              <w:rFonts w:ascii="Calibri" w:eastAsia="Calibri" w:hAnsi="Calibri" w:cs="Arial"/>
              <w:b/>
              <w:sz w:val="16"/>
              <w:szCs w:val="16"/>
              <w:lang w:val="en-GB" w:eastAsia="en-US"/>
            </w:rPr>
            <w:t>Gelecek</w:t>
          </w:r>
          <w:proofErr w:type="spellEnd"/>
          <w:r w:rsidR="00EA135A" w:rsidRPr="00C12C84">
            <w:rPr>
              <w:rFonts w:ascii="Calibri" w:eastAsia="Calibri" w:hAnsi="Calibri" w:cs="Arial"/>
              <w:b/>
              <w:sz w:val="16"/>
              <w:szCs w:val="16"/>
              <w:lang w:val="en-GB" w:eastAsia="en-US"/>
            </w:rPr>
            <w:t xml:space="preserve"> </w:t>
          </w:r>
          <w:proofErr w:type="spellStart"/>
          <w:r w:rsidR="00EA135A" w:rsidRPr="00C12C84">
            <w:rPr>
              <w:rFonts w:ascii="Calibri" w:eastAsia="Calibri" w:hAnsi="Calibri" w:cs="Arial"/>
              <w:b/>
              <w:sz w:val="16"/>
              <w:szCs w:val="16"/>
              <w:lang w:val="en-GB" w:eastAsia="en-US"/>
            </w:rPr>
            <w:t>Vizyonlar</w:t>
          </w:r>
          <w:proofErr w:type="spellEnd"/>
          <w:r w:rsidR="00EA135A" w:rsidRPr="00C12C84">
            <w:rPr>
              <w:rFonts w:ascii="Calibri" w:eastAsia="Calibri" w:hAnsi="Calibri" w:cs="Arial"/>
              <w:b/>
              <w:sz w:val="16"/>
              <w:szCs w:val="16"/>
              <w:lang w:val="en-GB" w:eastAsia="en-US"/>
            </w:rPr>
            <w:t xml:space="preserve"> </w:t>
          </w:r>
          <w:proofErr w:type="spellStart"/>
          <w:r w:rsidR="00EA135A" w:rsidRPr="00C12C84">
            <w:rPr>
              <w:rFonts w:ascii="Calibri" w:eastAsia="Calibri" w:hAnsi="Calibri" w:cs="Arial"/>
              <w:b/>
              <w:sz w:val="16"/>
              <w:szCs w:val="16"/>
              <w:lang w:val="en-GB" w:eastAsia="en-US"/>
            </w:rPr>
            <w:t>Dergisi</w:t>
          </w:r>
          <w:proofErr w:type="spellEnd"/>
          <w:r w:rsidR="00894AC0">
            <w:rPr>
              <w:rFonts w:ascii="Calibri" w:eastAsia="Calibri" w:hAnsi="Calibri" w:cs="Arial"/>
              <w:b/>
              <w:sz w:val="16"/>
              <w:szCs w:val="16"/>
              <w:lang w:val="en-GB" w:eastAsia="en-US"/>
            </w:rPr>
            <w:t xml:space="preserve"> (</w:t>
          </w:r>
          <w:proofErr w:type="spellStart"/>
          <w:r w:rsidR="00894AC0">
            <w:rPr>
              <w:rFonts w:ascii="Calibri" w:eastAsia="Calibri" w:hAnsi="Calibri" w:cs="Arial"/>
              <w:b/>
              <w:sz w:val="16"/>
              <w:szCs w:val="16"/>
              <w:lang w:val="en-GB" w:eastAsia="en-US"/>
            </w:rPr>
            <w:t>fvj</w:t>
          </w:r>
          <w:proofErr w:type="spellEnd"/>
          <w:r w:rsidR="00894AC0">
            <w:rPr>
              <w:rFonts w:ascii="Calibri" w:eastAsia="Calibri" w:hAnsi="Calibri" w:cs="Arial"/>
              <w:b/>
              <w:sz w:val="16"/>
              <w:szCs w:val="16"/>
              <w:lang w:val="en-GB" w:eastAsia="en-US"/>
            </w:rPr>
            <w:t>: Future Visions Journal) -</w:t>
          </w:r>
          <w:r w:rsidR="00EA135A" w:rsidRPr="00C12C84">
            <w:rPr>
              <w:rFonts w:ascii="Calibri" w:eastAsia="Calibri" w:hAnsi="Calibri" w:cs="Arial"/>
              <w:b/>
              <w:sz w:val="16"/>
              <w:szCs w:val="16"/>
              <w:lang w:val="en-GB" w:eastAsia="en-US"/>
            </w:rPr>
            <w:t>(</w:t>
          </w:r>
          <w:r w:rsidR="00894AC0">
            <w:rPr>
              <w:rFonts w:ascii="Calibri" w:eastAsia="Calibri" w:hAnsi="Calibri" w:cs="Arial"/>
              <w:b/>
              <w:sz w:val="16"/>
              <w:szCs w:val="16"/>
              <w:lang w:val="en-GB" w:eastAsia="en-US"/>
            </w:rPr>
            <w:t>-</w:t>
          </w:r>
          <w:r w:rsidR="00EA135A" w:rsidRPr="00C12C84">
            <w:rPr>
              <w:rFonts w:ascii="Calibri" w:eastAsia="Calibri" w:hAnsi="Calibri" w:cs="Arial"/>
              <w:b/>
              <w:sz w:val="16"/>
              <w:szCs w:val="16"/>
              <w:lang w:val="en-GB" w:eastAsia="en-US"/>
            </w:rPr>
            <w:t>): 2021, 1-8</w:t>
          </w:r>
          <w:r w:rsidR="005E5574" w:rsidRPr="00D32A7D">
            <w:rPr>
              <w:rFonts w:ascii="Calibri" w:eastAsia="Calibri" w:hAnsi="Calibri" w:cs="Arial"/>
              <w:b/>
              <w:sz w:val="18"/>
              <w:lang w:val="en-GB" w:eastAsia="en-US"/>
            </w:rPr>
            <w:t xml:space="preserve"> </w:t>
          </w:r>
        </w:p>
      </w:tc>
    </w:tr>
    <w:tr w:rsidR="005E5574" w:rsidRPr="00D32A7D" w14:paraId="406DA574" w14:textId="77777777" w:rsidTr="00C12C84">
      <w:trPr>
        <w:trHeight w:hRule="exact" w:val="340"/>
      </w:trPr>
      <w:tc>
        <w:tcPr>
          <w:tcW w:w="9746" w:type="dxa"/>
          <w:shd w:val="clear" w:color="auto" w:fill="auto"/>
          <w:tcMar>
            <w:top w:w="0" w:type="dxa"/>
            <w:left w:w="108" w:type="dxa"/>
            <w:bottom w:w="0" w:type="dxa"/>
            <w:right w:w="108" w:type="dxa"/>
          </w:tcMar>
          <w:vAlign w:val="center"/>
        </w:tcPr>
        <w:p w14:paraId="4503DE22" w14:textId="57E20FA6" w:rsidR="005E5574" w:rsidRPr="00D32A7D" w:rsidRDefault="005E5574" w:rsidP="00C12C84">
          <w:pPr>
            <w:tabs>
              <w:tab w:val="center" w:pos="4536"/>
              <w:tab w:val="right" w:pos="9072"/>
            </w:tabs>
            <w:autoSpaceDN w:val="0"/>
            <w:spacing w:before="0" w:after="0"/>
            <w:ind w:right="6"/>
            <w:jc w:val="center"/>
            <w:rPr>
              <w:rFonts w:ascii="Times New Roman" w:eastAsia="SimSun" w:hAnsi="Times New Roman" w:cs="Arial"/>
              <w:kern w:val="3"/>
              <w:sz w:val="24"/>
              <w:szCs w:val="24"/>
              <w:lang w:eastAsia="zh-CN" w:bidi="hi-IN"/>
            </w:rPr>
          </w:pPr>
          <w:r w:rsidRPr="00845EB5">
            <w:rPr>
              <w:rFonts w:ascii="Calibri" w:eastAsia="Calibri" w:hAnsi="Calibri" w:cs="Calibri"/>
              <w:b/>
              <w:sz w:val="18"/>
              <w:lang w:val="en-GB" w:eastAsia="en-US"/>
            </w:rPr>
            <w:t xml:space="preserve">Submitted: </w:t>
          </w:r>
          <w:r>
            <w:rPr>
              <w:rFonts w:ascii="Calibri" w:eastAsia="Calibri" w:hAnsi="Calibri" w:cs="Calibri"/>
              <w:sz w:val="18"/>
              <w:lang w:val="en-GB" w:eastAsia="en-US"/>
            </w:rPr>
            <w:t>October 14</w:t>
          </w:r>
          <w:r w:rsidR="00DB27C7">
            <w:rPr>
              <w:rFonts w:ascii="Calibri" w:eastAsia="Calibri" w:hAnsi="Calibri" w:cs="Calibri"/>
              <w:sz w:val="18"/>
              <w:lang w:val="en-GB" w:eastAsia="en-US"/>
            </w:rPr>
            <w:t>, 2021</w:t>
          </w:r>
          <w:r>
            <w:rPr>
              <w:rFonts w:ascii="Calibri" w:eastAsia="Calibri" w:hAnsi="Calibri" w:cs="Calibri"/>
              <w:b/>
              <w:sz w:val="18"/>
              <w:lang w:val="en-GB" w:eastAsia="en-US"/>
            </w:rPr>
            <w:t xml:space="preserve">              </w:t>
          </w:r>
          <w:r w:rsidRPr="00845EB5">
            <w:rPr>
              <w:rFonts w:ascii="Calibri" w:eastAsia="Calibri" w:hAnsi="Calibri" w:cs="Calibri"/>
              <w:b/>
              <w:sz w:val="18"/>
              <w:lang w:val="en-GB" w:eastAsia="en-US"/>
            </w:rPr>
            <w:t xml:space="preserve">                 </w:t>
          </w:r>
          <w:r>
            <w:rPr>
              <w:rFonts w:ascii="Calibri" w:eastAsia="Calibri" w:hAnsi="Calibri" w:cs="Calibri"/>
              <w:b/>
              <w:sz w:val="18"/>
              <w:lang w:val="en-GB" w:eastAsia="en-US"/>
            </w:rPr>
            <w:t xml:space="preserve">                                      </w:t>
          </w:r>
          <w:r w:rsidRPr="00845EB5">
            <w:rPr>
              <w:rFonts w:ascii="Calibri" w:eastAsia="Calibri" w:hAnsi="Calibri" w:cs="Calibri"/>
              <w:b/>
              <w:sz w:val="18"/>
              <w:lang w:val="en-GB" w:eastAsia="en-US"/>
            </w:rPr>
            <w:t xml:space="preserve">     Revised:</w:t>
          </w:r>
          <w:r>
            <w:rPr>
              <w:rFonts w:ascii="Calibri" w:eastAsia="Calibri" w:hAnsi="Calibri" w:cs="Calibri"/>
              <w:b/>
              <w:sz w:val="18"/>
              <w:lang w:val="en-GB" w:eastAsia="en-US"/>
            </w:rPr>
            <w:t xml:space="preserve">                                    </w:t>
          </w:r>
          <w:r w:rsidRPr="00845EB5">
            <w:rPr>
              <w:rFonts w:ascii="Calibri" w:eastAsia="Calibri" w:hAnsi="Calibri" w:cs="Calibri"/>
              <w:b/>
              <w:sz w:val="18"/>
              <w:lang w:val="en-GB" w:eastAsia="en-US"/>
            </w:rPr>
            <w:t xml:space="preserve">       </w:t>
          </w:r>
          <w:r>
            <w:rPr>
              <w:rFonts w:ascii="Calibri" w:eastAsia="Calibri" w:hAnsi="Calibri" w:cs="Calibri"/>
              <w:b/>
              <w:sz w:val="18"/>
              <w:lang w:val="en-GB" w:eastAsia="en-US"/>
            </w:rPr>
            <w:t xml:space="preserve">         </w:t>
          </w:r>
          <w:r w:rsidRPr="00845EB5">
            <w:rPr>
              <w:rFonts w:ascii="Calibri" w:eastAsia="Calibri" w:hAnsi="Calibri" w:cs="Calibri"/>
              <w:b/>
              <w:sz w:val="18"/>
              <w:lang w:val="en-GB" w:eastAsia="en-US"/>
            </w:rPr>
            <w:t xml:space="preserve">                    </w:t>
          </w:r>
          <w:r>
            <w:rPr>
              <w:rFonts w:ascii="Calibri" w:eastAsia="Calibri" w:hAnsi="Calibri" w:cs="Calibri"/>
              <w:b/>
              <w:sz w:val="18"/>
              <w:lang w:val="en-GB" w:eastAsia="en-US"/>
            </w:rPr>
            <w:t xml:space="preserve"> </w:t>
          </w:r>
          <w:r w:rsidRPr="00845EB5">
            <w:rPr>
              <w:rFonts w:ascii="Calibri" w:eastAsia="Calibri" w:hAnsi="Calibri" w:cs="Calibri"/>
              <w:b/>
              <w:sz w:val="18"/>
              <w:lang w:val="en-GB" w:eastAsia="en-US"/>
            </w:rPr>
            <w:t>Accepted:</w:t>
          </w:r>
          <w:r>
            <w:rPr>
              <w:rFonts w:ascii="Calibri" w:eastAsia="Calibri" w:hAnsi="Calibri" w:cs="Calibri"/>
              <w:b/>
              <w:sz w:val="18"/>
              <w:lang w:val="en-GB" w:eastAsia="en-US"/>
            </w:rPr>
            <w:t xml:space="preserve"> </w:t>
          </w:r>
          <w:r>
            <w:rPr>
              <w:rFonts w:ascii="Calibri" w:eastAsia="Calibri" w:hAnsi="Calibri" w:cs="Calibri"/>
              <w:sz w:val="18"/>
              <w:lang w:val="en-GB" w:eastAsia="en-US"/>
            </w:rPr>
            <w:t xml:space="preserve">                         </w:t>
          </w:r>
        </w:p>
      </w:tc>
    </w:tr>
  </w:tbl>
  <w:p w14:paraId="396ADA8B" w14:textId="77777777" w:rsidR="005E5574" w:rsidRPr="00023F3A" w:rsidRDefault="005E5574" w:rsidP="00AA7D5C">
    <w:pPr>
      <w:pStyle w:val="stbilgi"/>
      <w:spacing w:befor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84F5D"/>
    <w:multiLevelType w:val="hybridMultilevel"/>
    <w:tmpl w:val="4B28C6BA"/>
    <w:lvl w:ilvl="0" w:tplc="6C706682">
      <w:start w:val="1"/>
      <w:numFmt w:val="decimal"/>
      <w:lvlText w:val="%1."/>
      <w:lvlJc w:val="left"/>
      <w:pPr>
        <w:ind w:left="360" w:hanging="360"/>
      </w:pPr>
      <w:rPr>
        <w:rFonts w:hint="default"/>
        <w:b/>
        <w:bCs/>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
    <w:nsid w:val="2B093E1C"/>
    <w:multiLevelType w:val="hybridMultilevel"/>
    <w:tmpl w:val="E468EFC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3A190D22"/>
    <w:multiLevelType w:val="multilevel"/>
    <w:tmpl w:val="E8A6B862"/>
    <w:lvl w:ilvl="0">
      <w:start w:val="1"/>
      <w:numFmt w:val="decimal"/>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3">
    <w:nsid w:val="54981BEB"/>
    <w:multiLevelType w:val="hybridMultilevel"/>
    <w:tmpl w:val="5EA68C6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62D13287"/>
    <w:multiLevelType w:val="hybridMultilevel"/>
    <w:tmpl w:val="0C84965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6802524F"/>
    <w:multiLevelType w:val="multilevel"/>
    <w:tmpl w:val="BEC2BB68"/>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 w:numId="3">
    <w:abstractNumId w:val="2"/>
  </w:num>
  <w:num w:numId="4">
    <w:abstractNumId w:val="5"/>
  </w:num>
  <w:num w:numId="5">
    <w:abstractNumId w:val="3"/>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raştırmacı">
    <w15:presenceInfo w15:providerId="Windows Live" w15:userId="603907d4e9a71d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3318"/>
    <w:rsid w:val="0000138B"/>
    <w:rsid w:val="00001C39"/>
    <w:rsid w:val="00002DF8"/>
    <w:rsid w:val="00003AC4"/>
    <w:rsid w:val="00011613"/>
    <w:rsid w:val="00012174"/>
    <w:rsid w:val="0001287A"/>
    <w:rsid w:val="00013DA5"/>
    <w:rsid w:val="00023D3E"/>
    <w:rsid w:val="00023F3A"/>
    <w:rsid w:val="00023F7F"/>
    <w:rsid w:val="0002435E"/>
    <w:rsid w:val="00024587"/>
    <w:rsid w:val="00026408"/>
    <w:rsid w:val="000269A7"/>
    <w:rsid w:val="00030AED"/>
    <w:rsid w:val="000317BD"/>
    <w:rsid w:val="00032631"/>
    <w:rsid w:val="000326E6"/>
    <w:rsid w:val="000346B4"/>
    <w:rsid w:val="00037F6C"/>
    <w:rsid w:val="00045A40"/>
    <w:rsid w:val="00046A63"/>
    <w:rsid w:val="00050255"/>
    <w:rsid w:val="00056EDB"/>
    <w:rsid w:val="00063479"/>
    <w:rsid w:val="0006412C"/>
    <w:rsid w:val="000648CD"/>
    <w:rsid w:val="00070CC7"/>
    <w:rsid w:val="0007101A"/>
    <w:rsid w:val="00075EEB"/>
    <w:rsid w:val="000823BC"/>
    <w:rsid w:val="00086AA4"/>
    <w:rsid w:val="00086FA7"/>
    <w:rsid w:val="00087F01"/>
    <w:rsid w:val="000915B7"/>
    <w:rsid w:val="00092856"/>
    <w:rsid w:val="00093626"/>
    <w:rsid w:val="0009434E"/>
    <w:rsid w:val="000967C1"/>
    <w:rsid w:val="0009716F"/>
    <w:rsid w:val="000A1C71"/>
    <w:rsid w:val="000A5B48"/>
    <w:rsid w:val="000A73B1"/>
    <w:rsid w:val="000B64FA"/>
    <w:rsid w:val="000B7AEF"/>
    <w:rsid w:val="000C12D2"/>
    <w:rsid w:val="000C34A0"/>
    <w:rsid w:val="000C3951"/>
    <w:rsid w:val="000C74E2"/>
    <w:rsid w:val="000D1103"/>
    <w:rsid w:val="000D2534"/>
    <w:rsid w:val="000D2DED"/>
    <w:rsid w:val="000D5D7B"/>
    <w:rsid w:val="000D6B3A"/>
    <w:rsid w:val="000D6D82"/>
    <w:rsid w:val="000D7EBC"/>
    <w:rsid w:val="000E0095"/>
    <w:rsid w:val="000E0340"/>
    <w:rsid w:val="000E1401"/>
    <w:rsid w:val="000E46CF"/>
    <w:rsid w:val="000E6F17"/>
    <w:rsid w:val="000E71DC"/>
    <w:rsid w:val="000F0373"/>
    <w:rsid w:val="000F1D23"/>
    <w:rsid w:val="000F2BF0"/>
    <w:rsid w:val="000F6E31"/>
    <w:rsid w:val="000F6E7F"/>
    <w:rsid w:val="000F74BD"/>
    <w:rsid w:val="001028FD"/>
    <w:rsid w:val="00105563"/>
    <w:rsid w:val="00107AF7"/>
    <w:rsid w:val="0011171B"/>
    <w:rsid w:val="00112061"/>
    <w:rsid w:val="00113721"/>
    <w:rsid w:val="0012066C"/>
    <w:rsid w:val="0012137A"/>
    <w:rsid w:val="00121A69"/>
    <w:rsid w:val="001221BF"/>
    <w:rsid w:val="00122BFB"/>
    <w:rsid w:val="00123E88"/>
    <w:rsid w:val="001250B8"/>
    <w:rsid w:val="001252E0"/>
    <w:rsid w:val="001265D5"/>
    <w:rsid w:val="001301E0"/>
    <w:rsid w:val="00132E27"/>
    <w:rsid w:val="001335EF"/>
    <w:rsid w:val="0013432C"/>
    <w:rsid w:val="00135F4E"/>
    <w:rsid w:val="00136363"/>
    <w:rsid w:val="00142504"/>
    <w:rsid w:val="001444A4"/>
    <w:rsid w:val="00150ABB"/>
    <w:rsid w:val="001548DF"/>
    <w:rsid w:val="00157C9B"/>
    <w:rsid w:val="001616F6"/>
    <w:rsid w:val="00163B6A"/>
    <w:rsid w:val="00163D6E"/>
    <w:rsid w:val="00163DB4"/>
    <w:rsid w:val="00173DF9"/>
    <w:rsid w:val="00174D44"/>
    <w:rsid w:val="00181697"/>
    <w:rsid w:val="0018205F"/>
    <w:rsid w:val="00183F03"/>
    <w:rsid w:val="0018491D"/>
    <w:rsid w:val="00185712"/>
    <w:rsid w:val="00190E53"/>
    <w:rsid w:val="00191D65"/>
    <w:rsid w:val="001920B8"/>
    <w:rsid w:val="00193521"/>
    <w:rsid w:val="00195EBB"/>
    <w:rsid w:val="001963D6"/>
    <w:rsid w:val="001963E9"/>
    <w:rsid w:val="00196F19"/>
    <w:rsid w:val="001A535C"/>
    <w:rsid w:val="001A5704"/>
    <w:rsid w:val="001A615B"/>
    <w:rsid w:val="001A644B"/>
    <w:rsid w:val="001A7BBB"/>
    <w:rsid w:val="001B2E35"/>
    <w:rsid w:val="001B383A"/>
    <w:rsid w:val="001B4775"/>
    <w:rsid w:val="001C1168"/>
    <w:rsid w:val="001C1BCA"/>
    <w:rsid w:val="001C22D8"/>
    <w:rsid w:val="001C31D8"/>
    <w:rsid w:val="001C355B"/>
    <w:rsid w:val="001C558A"/>
    <w:rsid w:val="001C7915"/>
    <w:rsid w:val="001D09B8"/>
    <w:rsid w:val="001D34C1"/>
    <w:rsid w:val="001D66F5"/>
    <w:rsid w:val="001D6719"/>
    <w:rsid w:val="001D67D4"/>
    <w:rsid w:val="001D6B5C"/>
    <w:rsid w:val="001D7625"/>
    <w:rsid w:val="001D7907"/>
    <w:rsid w:val="001D7ADE"/>
    <w:rsid w:val="001E0AC1"/>
    <w:rsid w:val="001E0DDC"/>
    <w:rsid w:val="001E1C72"/>
    <w:rsid w:val="001E2938"/>
    <w:rsid w:val="001E35A0"/>
    <w:rsid w:val="001E3871"/>
    <w:rsid w:val="001E57F6"/>
    <w:rsid w:val="001E58AE"/>
    <w:rsid w:val="001F0E13"/>
    <w:rsid w:val="001F32B7"/>
    <w:rsid w:val="001F4EE7"/>
    <w:rsid w:val="001F58AB"/>
    <w:rsid w:val="001F7E18"/>
    <w:rsid w:val="001F7F80"/>
    <w:rsid w:val="00203236"/>
    <w:rsid w:val="00203E0F"/>
    <w:rsid w:val="00205FE6"/>
    <w:rsid w:val="00211E32"/>
    <w:rsid w:val="00212411"/>
    <w:rsid w:val="002168CA"/>
    <w:rsid w:val="00217EB5"/>
    <w:rsid w:val="00223749"/>
    <w:rsid w:val="002241C1"/>
    <w:rsid w:val="00230443"/>
    <w:rsid w:val="00230687"/>
    <w:rsid w:val="00231403"/>
    <w:rsid w:val="002314D1"/>
    <w:rsid w:val="00231764"/>
    <w:rsid w:val="002318F6"/>
    <w:rsid w:val="00233035"/>
    <w:rsid w:val="0023481E"/>
    <w:rsid w:val="002402A5"/>
    <w:rsid w:val="00241A8B"/>
    <w:rsid w:val="00241D3B"/>
    <w:rsid w:val="0024255C"/>
    <w:rsid w:val="00242826"/>
    <w:rsid w:val="00245AB6"/>
    <w:rsid w:val="00245FFE"/>
    <w:rsid w:val="00246065"/>
    <w:rsid w:val="00247DFB"/>
    <w:rsid w:val="00253EDE"/>
    <w:rsid w:val="00253F3C"/>
    <w:rsid w:val="00254720"/>
    <w:rsid w:val="00254FF8"/>
    <w:rsid w:val="002560C2"/>
    <w:rsid w:val="002578CD"/>
    <w:rsid w:val="00260A4E"/>
    <w:rsid w:val="00267773"/>
    <w:rsid w:val="0027280E"/>
    <w:rsid w:val="00273419"/>
    <w:rsid w:val="00276016"/>
    <w:rsid w:val="00282932"/>
    <w:rsid w:val="00283DDF"/>
    <w:rsid w:val="002860F7"/>
    <w:rsid w:val="0029055F"/>
    <w:rsid w:val="00290596"/>
    <w:rsid w:val="00291E31"/>
    <w:rsid w:val="002928A6"/>
    <w:rsid w:val="002948D8"/>
    <w:rsid w:val="0029524A"/>
    <w:rsid w:val="00295429"/>
    <w:rsid w:val="00295AB9"/>
    <w:rsid w:val="002A002E"/>
    <w:rsid w:val="002A26CB"/>
    <w:rsid w:val="002A6016"/>
    <w:rsid w:val="002A66C2"/>
    <w:rsid w:val="002B3AEB"/>
    <w:rsid w:val="002B5122"/>
    <w:rsid w:val="002B6B4C"/>
    <w:rsid w:val="002B6B6A"/>
    <w:rsid w:val="002D07F4"/>
    <w:rsid w:val="002D3E6D"/>
    <w:rsid w:val="002D4150"/>
    <w:rsid w:val="002D4B8F"/>
    <w:rsid w:val="002D7774"/>
    <w:rsid w:val="002E0FD7"/>
    <w:rsid w:val="002E2773"/>
    <w:rsid w:val="002E36F7"/>
    <w:rsid w:val="002E39F0"/>
    <w:rsid w:val="002E3A32"/>
    <w:rsid w:val="002E4030"/>
    <w:rsid w:val="002E45EC"/>
    <w:rsid w:val="002E5575"/>
    <w:rsid w:val="002E5B57"/>
    <w:rsid w:val="002E5DC4"/>
    <w:rsid w:val="002E74CE"/>
    <w:rsid w:val="002F0313"/>
    <w:rsid w:val="002F1A3A"/>
    <w:rsid w:val="002F31B0"/>
    <w:rsid w:val="002F41C7"/>
    <w:rsid w:val="002F6AD5"/>
    <w:rsid w:val="00300AF8"/>
    <w:rsid w:val="00301B7A"/>
    <w:rsid w:val="0030249A"/>
    <w:rsid w:val="003024F2"/>
    <w:rsid w:val="00302796"/>
    <w:rsid w:val="00303404"/>
    <w:rsid w:val="00304DDE"/>
    <w:rsid w:val="00306612"/>
    <w:rsid w:val="00307342"/>
    <w:rsid w:val="003079DE"/>
    <w:rsid w:val="00307F61"/>
    <w:rsid w:val="00312229"/>
    <w:rsid w:val="003149E6"/>
    <w:rsid w:val="00317100"/>
    <w:rsid w:val="0032112C"/>
    <w:rsid w:val="003224B0"/>
    <w:rsid w:val="003238C2"/>
    <w:rsid w:val="00326A79"/>
    <w:rsid w:val="00326E00"/>
    <w:rsid w:val="0032715D"/>
    <w:rsid w:val="00330CE4"/>
    <w:rsid w:val="00336AC3"/>
    <w:rsid w:val="00336F08"/>
    <w:rsid w:val="0034579C"/>
    <w:rsid w:val="00345F5F"/>
    <w:rsid w:val="00346007"/>
    <w:rsid w:val="00347277"/>
    <w:rsid w:val="003512D2"/>
    <w:rsid w:val="0035156B"/>
    <w:rsid w:val="00353318"/>
    <w:rsid w:val="003534DE"/>
    <w:rsid w:val="00356C4F"/>
    <w:rsid w:val="003600B5"/>
    <w:rsid w:val="0036076D"/>
    <w:rsid w:val="00362698"/>
    <w:rsid w:val="00363D98"/>
    <w:rsid w:val="00366510"/>
    <w:rsid w:val="003674C5"/>
    <w:rsid w:val="003728BF"/>
    <w:rsid w:val="00372B72"/>
    <w:rsid w:val="00377DFD"/>
    <w:rsid w:val="00380528"/>
    <w:rsid w:val="00381715"/>
    <w:rsid w:val="00383892"/>
    <w:rsid w:val="003843B0"/>
    <w:rsid w:val="00386D42"/>
    <w:rsid w:val="00390242"/>
    <w:rsid w:val="00390329"/>
    <w:rsid w:val="0039090F"/>
    <w:rsid w:val="003916AE"/>
    <w:rsid w:val="0039286E"/>
    <w:rsid w:val="00396C0D"/>
    <w:rsid w:val="00397D33"/>
    <w:rsid w:val="003A0656"/>
    <w:rsid w:val="003A2BFF"/>
    <w:rsid w:val="003A5752"/>
    <w:rsid w:val="003B02E5"/>
    <w:rsid w:val="003B07A2"/>
    <w:rsid w:val="003B157C"/>
    <w:rsid w:val="003B2A4A"/>
    <w:rsid w:val="003B2CC1"/>
    <w:rsid w:val="003B3353"/>
    <w:rsid w:val="003B35C0"/>
    <w:rsid w:val="003B5D6E"/>
    <w:rsid w:val="003B65EF"/>
    <w:rsid w:val="003C0962"/>
    <w:rsid w:val="003C426D"/>
    <w:rsid w:val="003C5334"/>
    <w:rsid w:val="003D09F5"/>
    <w:rsid w:val="003D172E"/>
    <w:rsid w:val="003D4BF7"/>
    <w:rsid w:val="003D4F25"/>
    <w:rsid w:val="003D5A8D"/>
    <w:rsid w:val="003D5B7F"/>
    <w:rsid w:val="003D63D2"/>
    <w:rsid w:val="003E032A"/>
    <w:rsid w:val="003E0CAB"/>
    <w:rsid w:val="003E66DF"/>
    <w:rsid w:val="003E6744"/>
    <w:rsid w:val="003F03F3"/>
    <w:rsid w:val="003F05E7"/>
    <w:rsid w:val="003F3091"/>
    <w:rsid w:val="003F3D28"/>
    <w:rsid w:val="003F558D"/>
    <w:rsid w:val="003F725B"/>
    <w:rsid w:val="003F766A"/>
    <w:rsid w:val="00405398"/>
    <w:rsid w:val="00405BDE"/>
    <w:rsid w:val="00405C6A"/>
    <w:rsid w:val="00406428"/>
    <w:rsid w:val="004101E2"/>
    <w:rsid w:val="00412014"/>
    <w:rsid w:val="0041397F"/>
    <w:rsid w:val="00416736"/>
    <w:rsid w:val="004170C5"/>
    <w:rsid w:val="00420111"/>
    <w:rsid w:val="0042327E"/>
    <w:rsid w:val="00425080"/>
    <w:rsid w:val="004261C9"/>
    <w:rsid w:val="00426368"/>
    <w:rsid w:val="00430D5C"/>
    <w:rsid w:val="004347F1"/>
    <w:rsid w:val="004356C9"/>
    <w:rsid w:val="00441419"/>
    <w:rsid w:val="00442680"/>
    <w:rsid w:val="00442D39"/>
    <w:rsid w:val="00443424"/>
    <w:rsid w:val="004441B1"/>
    <w:rsid w:val="00445C02"/>
    <w:rsid w:val="00446243"/>
    <w:rsid w:val="004469EA"/>
    <w:rsid w:val="00446D94"/>
    <w:rsid w:val="0045011F"/>
    <w:rsid w:val="00451156"/>
    <w:rsid w:val="00451D00"/>
    <w:rsid w:val="00452117"/>
    <w:rsid w:val="00452B7E"/>
    <w:rsid w:val="0045400A"/>
    <w:rsid w:val="004540A9"/>
    <w:rsid w:val="00456A8A"/>
    <w:rsid w:val="00457A54"/>
    <w:rsid w:val="004607ED"/>
    <w:rsid w:val="0046170D"/>
    <w:rsid w:val="0046264A"/>
    <w:rsid w:val="00464215"/>
    <w:rsid w:val="00464A50"/>
    <w:rsid w:val="00466D64"/>
    <w:rsid w:val="004672B8"/>
    <w:rsid w:val="00467435"/>
    <w:rsid w:val="00467E6C"/>
    <w:rsid w:val="00473CA6"/>
    <w:rsid w:val="00475323"/>
    <w:rsid w:val="004764DC"/>
    <w:rsid w:val="00480622"/>
    <w:rsid w:val="004815A3"/>
    <w:rsid w:val="00481878"/>
    <w:rsid w:val="00481E4A"/>
    <w:rsid w:val="004836DB"/>
    <w:rsid w:val="0048590F"/>
    <w:rsid w:val="00485B4B"/>
    <w:rsid w:val="00491CA5"/>
    <w:rsid w:val="00492866"/>
    <w:rsid w:val="00496875"/>
    <w:rsid w:val="004975FE"/>
    <w:rsid w:val="004A5E94"/>
    <w:rsid w:val="004A6E44"/>
    <w:rsid w:val="004A79B0"/>
    <w:rsid w:val="004B2F47"/>
    <w:rsid w:val="004B3816"/>
    <w:rsid w:val="004B4239"/>
    <w:rsid w:val="004B44FF"/>
    <w:rsid w:val="004B5873"/>
    <w:rsid w:val="004B5F86"/>
    <w:rsid w:val="004B6938"/>
    <w:rsid w:val="004B782B"/>
    <w:rsid w:val="004C2D73"/>
    <w:rsid w:val="004C4C43"/>
    <w:rsid w:val="004D02C9"/>
    <w:rsid w:val="004D4760"/>
    <w:rsid w:val="004D5EB1"/>
    <w:rsid w:val="004D6821"/>
    <w:rsid w:val="004D76D9"/>
    <w:rsid w:val="004E17B4"/>
    <w:rsid w:val="004E21BE"/>
    <w:rsid w:val="004E22EA"/>
    <w:rsid w:val="004E2CAB"/>
    <w:rsid w:val="004E335D"/>
    <w:rsid w:val="004E384F"/>
    <w:rsid w:val="004E580A"/>
    <w:rsid w:val="004E627D"/>
    <w:rsid w:val="004E65DB"/>
    <w:rsid w:val="004E67ED"/>
    <w:rsid w:val="004E73B8"/>
    <w:rsid w:val="004E762F"/>
    <w:rsid w:val="004F3187"/>
    <w:rsid w:val="00500C98"/>
    <w:rsid w:val="0050356E"/>
    <w:rsid w:val="00507127"/>
    <w:rsid w:val="0051067A"/>
    <w:rsid w:val="0051151C"/>
    <w:rsid w:val="00511BE7"/>
    <w:rsid w:val="005122A8"/>
    <w:rsid w:val="005133F5"/>
    <w:rsid w:val="00516229"/>
    <w:rsid w:val="00516ABB"/>
    <w:rsid w:val="0051701E"/>
    <w:rsid w:val="005179DC"/>
    <w:rsid w:val="0052130D"/>
    <w:rsid w:val="0052152B"/>
    <w:rsid w:val="005257AC"/>
    <w:rsid w:val="005268AF"/>
    <w:rsid w:val="00527955"/>
    <w:rsid w:val="0053567E"/>
    <w:rsid w:val="0054049A"/>
    <w:rsid w:val="0054103A"/>
    <w:rsid w:val="0054150D"/>
    <w:rsid w:val="00542B1C"/>
    <w:rsid w:val="0054447F"/>
    <w:rsid w:val="00545CD2"/>
    <w:rsid w:val="005465C8"/>
    <w:rsid w:val="00552886"/>
    <w:rsid w:val="00552B0C"/>
    <w:rsid w:val="0055754B"/>
    <w:rsid w:val="005621EF"/>
    <w:rsid w:val="005740AA"/>
    <w:rsid w:val="005757DA"/>
    <w:rsid w:val="0058051A"/>
    <w:rsid w:val="005820A8"/>
    <w:rsid w:val="005823CF"/>
    <w:rsid w:val="00582891"/>
    <w:rsid w:val="00582E4D"/>
    <w:rsid w:val="00583115"/>
    <w:rsid w:val="00583EFA"/>
    <w:rsid w:val="00584F43"/>
    <w:rsid w:val="005850D6"/>
    <w:rsid w:val="00586D41"/>
    <w:rsid w:val="00587894"/>
    <w:rsid w:val="00592828"/>
    <w:rsid w:val="00592F9E"/>
    <w:rsid w:val="00593D27"/>
    <w:rsid w:val="0059452D"/>
    <w:rsid w:val="005960EF"/>
    <w:rsid w:val="005A1938"/>
    <w:rsid w:val="005A1D9B"/>
    <w:rsid w:val="005A4C8F"/>
    <w:rsid w:val="005A660F"/>
    <w:rsid w:val="005A75EE"/>
    <w:rsid w:val="005B05F7"/>
    <w:rsid w:val="005B0D25"/>
    <w:rsid w:val="005B1319"/>
    <w:rsid w:val="005B21AC"/>
    <w:rsid w:val="005B333E"/>
    <w:rsid w:val="005B64D6"/>
    <w:rsid w:val="005B751E"/>
    <w:rsid w:val="005C0983"/>
    <w:rsid w:val="005C1BD2"/>
    <w:rsid w:val="005C2601"/>
    <w:rsid w:val="005C2699"/>
    <w:rsid w:val="005C51D8"/>
    <w:rsid w:val="005C7296"/>
    <w:rsid w:val="005D1791"/>
    <w:rsid w:val="005D4B9F"/>
    <w:rsid w:val="005D75E7"/>
    <w:rsid w:val="005D7D6D"/>
    <w:rsid w:val="005E0E63"/>
    <w:rsid w:val="005E1501"/>
    <w:rsid w:val="005E193E"/>
    <w:rsid w:val="005E1EC9"/>
    <w:rsid w:val="005E33B6"/>
    <w:rsid w:val="005E5574"/>
    <w:rsid w:val="005E5610"/>
    <w:rsid w:val="005E6911"/>
    <w:rsid w:val="005F18E8"/>
    <w:rsid w:val="005F4DF3"/>
    <w:rsid w:val="005F5F35"/>
    <w:rsid w:val="00601DCC"/>
    <w:rsid w:val="00602C7B"/>
    <w:rsid w:val="00603545"/>
    <w:rsid w:val="00605AF4"/>
    <w:rsid w:val="00606801"/>
    <w:rsid w:val="00606D29"/>
    <w:rsid w:val="006108CC"/>
    <w:rsid w:val="006118E4"/>
    <w:rsid w:val="00613A69"/>
    <w:rsid w:val="00614707"/>
    <w:rsid w:val="00616D9E"/>
    <w:rsid w:val="00617E54"/>
    <w:rsid w:val="00617FC1"/>
    <w:rsid w:val="00621A02"/>
    <w:rsid w:val="00623E26"/>
    <w:rsid w:val="00624325"/>
    <w:rsid w:val="006251CA"/>
    <w:rsid w:val="00631F94"/>
    <w:rsid w:val="0063479E"/>
    <w:rsid w:val="00634D8D"/>
    <w:rsid w:val="006356BD"/>
    <w:rsid w:val="006365E1"/>
    <w:rsid w:val="006370A8"/>
    <w:rsid w:val="00641746"/>
    <w:rsid w:val="006417B2"/>
    <w:rsid w:val="00642125"/>
    <w:rsid w:val="00646F20"/>
    <w:rsid w:val="00650CC5"/>
    <w:rsid w:val="0065141B"/>
    <w:rsid w:val="00651D01"/>
    <w:rsid w:val="0065413D"/>
    <w:rsid w:val="00655C6A"/>
    <w:rsid w:val="006575B4"/>
    <w:rsid w:val="00657D01"/>
    <w:rsid w:val="00661C49"/>
    <w:rsid w:val="00663950"/>
    <w:rsid w:val="00667BE0"/>
    <w:rsid w:val="006700BB"/>
    <w:rsid w:val="00671B8C"/>
    <w:rsid w:val="00672D94"/>
    <w:rsid w:val="006748A5"/>
    <w:rsid w:val="00675A99"/>
    <w:rsid w:val="00682478"/>
    <w:rsid w:val="00684709"/>
    <w:rsid w:val="0068492D"/>
    <w:rsid w:val="006850D8"/>
    <w:rsid w:val="00686316"/>
    <w:rsid w:val="00687FA4"/>
    <w:rsid w:val="006915ED"/>
    <w:rsid w:val="00692920"/>
    <w:rsid w:val="00696A89"/>
    <w:rsid w:val="006A1920"/>
    <w:rsid w:val="006A1F59"/>
    <w:rsid w:val="006A2EB0"/>
    <w:rsid w:val="006A331D"/>
    <w:rsid w:val="006A3554"/>
    <w:rsid w:val="006A6311"/>
    <w:rsid w:val="006B2D84"/>
    <w:rsid w:val="006B41D7"/>
    <w:rsid w:val="006B4BF4"/>
    <w:rsid w:val="006B77FC"/>
    <w:rsid w:val="006B7937"/>
    <w:rsid w:val="006B7EA4"/>
    <w:rsid w:val="006C5908"/>
    <w:rsid w:val="006C7279"/>
    <w:rsid w:val="006C78F7"/>
    <w:rsid w:val="006C7CFF"/>
    <w:rsid w:val="006D1398"/>
    <w:rsid w:val="006D18F7"/>
    <w:rsid w:val="006D426E"/>
    <w:rsid w:val="006D55FF"/>
    <w:rsid w:val="006D573E"/>
    <w:rsid w:val="006D679B"/>
    <w:rsid w:val="006E24C8"/>
    <w:rsid w:val="006E292F"/>
    <w:rsid w:val="006E377D"/>
    <w:rsid w:val="006E5A9E"/>
    <w:rsid w:val="006F0335"/>
    <w:rsid w:val="006F5062"/>
    <w:rsid w:val="006F53B6"/>
    <w:rsid w:val="006F65BF"/>
    <w:rsid w:val="00704ADE"/>
    <w:rsid w:val="00705DE6"/>
    <w:rsid w:val="007076E7"/>
    <w:rsid w:val="00710A2E"/>
    <w:rsid w:val="007124E5"/>
    <w:rsid w:val="00712F9F"/>
    <w:rsid w:val="00713185"/>
    <w:rsid w:val="00714B72"/>
    <w:rsid w:val="007179E9"/>
    <w:rsid w:val="0072200A"/>
    <w:rsid w:val="00724E2B"/>
    <w:rsid w:val="00730A27"/>
    <w:rsid w:val="00731301"/>
    <w:rsid w:val="00731AD3"/>
    <w:rsid w:val="00732F08"/>
    <w:rsid w:val="00733AAA"/>
    <w:rsid w:val="00733AB6"/>
    <w:rsid w:val="00734642"/>
    <w:rsid w:val="00734D02"/>
    <w:rsid w:val="007355F4"/>
    <w:rsid w:val="00735E8A"/>
    <w:rsid w:val="00736342"/>
    <w:rsid w:val="00736D4A"/>
    <w:rsid w:val="00736EFF"/>
    <w:rsid w:val="0074021D"/>
    <w:rsid w:val="007442B5"/>
    <w:rsid w:val="00750B02"/>
    <w:rsid w:val="00753E40"/>
    <w:rsid w:val="007553AE"/>
    <w:rsid w:val="00757764"/>
    <w:rsid w:val="007606D3"/>
    <w:rsid w:val="00763733"/>
    <w:rsid w:val="00770F46"/>
    <w:rsid w:val="00771421"/>
    <w:rsid w:val="00771CD2"/>
    <w:rsid w:val="0077530A"/>
    <w:rsid w:val="00776332"/>
    <w:rsid w:val="0078017A"/>
    <w:rsid w:val="00780578"/>
    <w:rsid w:val="00783E13"/>
    <w:rsid w:val="00785046"/>
    <w:rsid w:val="0078591A"/>
    <w:rsid w:val="00785E5D"/>
    <w:rsid w:val="00786186"/>
    <w:rsid w:val="00786964"/>
    <w:rsid w:val="00786A00"/>
    <w:rsid w:val="0079046D"/>
    <w:rsid w:val="00791126"/>
    <w:rsid w:val="00793F03"/>
    <w:rsid w:val="00793F83"/>
    <w:rsid w:val="00795594"/>
    <w:rsid w:val="0079591D"/>
    <w:rsid w:val="00795F1C"/>
    <w:rsid w:val="00797729"/>
    <w:rsid w:val="00797C7F"/>
    <w:rsid w:val="007A00E4"/>
    <w:rsid w:val="007A01D7"/>
    <w:rsid w:val="007A59D2"/>
    <w:rsid w:val="007B05A0"/>
    <w:rsid w:val="007B2343"/>
    <w:rsid w:val="007B615E"/>
    <w:rsid w:val="007B75E8"/>
    <w:rsid w:val="007C39E7"/>
    <w:rsid w:val="007C4C15"/>
    <w:rsid w:val="007C5735"/>
    <w:rsid w:val="007C5860"/>
    <w:rsid w:val="007C5AA3"/>
    <w:rsid w:val="007D195F"/>
    <w:rsid w:val="007D3DA6"/>
    <w:rsid w:val="007D4422"/>
    <w:rsid w:val="007D4EA5"/>
    <w:rsid w:val="007D5808"/>
    <w:rsid w:val="007D73D0"/>
    <w:rsid w:val="007E07E5"/>
    <w:rsid w:val="007E0C43"/>
    <w:rsid w:val="007E13B6"/>
    <w:rsid w:val="007E48B8"/>
    <w:rsid w:val="007E5419"/>
    <w:rsid w:val="007F0324"/>
    <w:rsid w:val="007F07E2"/>
    <w:rsid w:val="007F1331"/>
    <w:rsid w:val="007F1C3A"/>
    <w:rsid w:val="007F7695"/>
    <w:rsid w:val="00804A08"/>
    <w:rsid w:val="008057D0"/>
    <w:rsid w:val="00805F01"/>
    <w:rsid w:val="00805F7F"/>
    <w:rsid w:val="008103E8"/>
    <w:rsid w:val="008132EC"/>
    <w:rsid w:val="008133E9"/>
    <w:rsid w:val="0081506B"/>
    <w:rsid w:val="00815A92"/>
    <w:rsid w:val="00817EBA"/>
    <w:rsid w:val="0082242E"/>
    <w:rsid w:val="00822C2E"/>
    <w:rsid w:val="0082311E"/>
    <w:rsid w:val="00823BF2"/>
    <w:rsid w:val="00823DD9"/>
    <w:rsid w:val="008243EE"/>
    <w:rsid w:val="008256C2"/>
    <w:rsid w:val="00830778"/>
    <w:rsid w:val="008309F4"/>
    <w:rsid w:val="00831E02"/>
    <w:rsid w:val="008343AC"/>
    <w:rsid w:val="00835878"/>
    <w:rsid w:val="00835988"/>
    <w:rsid w:val="0083625A"/>
    <w:rsid w:val="008406AB"/>
    <w:rsid w:val="0084233F"/>
    <w:rsid w:val="00842695"/>
    <w:rsid w:val="00843DE2"/>
    <w:rsid w:val="00845EB5"/>
    <w:rsid w:val="00846FF9"/>
    <w:rsid w:val="00847EB1"/>
    <w:rsid w:val="008502F6"/>
    <w:rsid w:val="00854155"/>
    <w:rsid w:val="008553EC"/>
    <w:rsid w:val="00855AE1"/>
    <w:rsid w:val="00861638"/>
    <w:rsid w:val="00862A3B"/>
    <w:rsid w:val="00864E76"/>
    <w:rsid w:val="008717C8"/>
    <w:rsid w:val="00874DE8"/>
    <w:rsid w:val="008750FC"/>
    <w:rsid w:val="008759DF"/>
    <w:rsid w:val="008775EC"/>
    <w:rsid w:val="0088042A"/>
    <w:rsid w:val="00884048"/>
    <w:rsid w:val="00884CC3"/>
    <w:rsid w:val="00884DF7"/>
    <w:rsid w:val="00890CE6"/>
    <w:rsid w:val="008914BF"/>
    <w:rsid w:val="00891984"/>
    <w:rsid w:val="00892B79"/>
    <w:rsid w:val="00894AC0"/>
    <w:rsid w:val="00894FAB"/>
    <w:rsid w:val="00896008"/>
    <w:rsid w:val="008A02D6"/>
    <w:rsid w:val="008A25E3"/>
    <w:rsid w:val="008A3934"/>
    <w:rsid w:val="008A3FD4"/>
    <w:rsid w:val="008A436D"/>
    <w:rsid w:val="008A57B4"/>
    <w:rsid w:val="008A66C9"/>
    <w:rsid w:val="008A6B18"/>
    <w:rsid w:val="008B66C7"/>
    <w:rsid w:val="008C0320"/>
    <w:rsid w:val="008C39A5"/>
    <w:rsid w:val="008C52DB"/>
    <w:rsid w:val="008C5DC2"/>
    <w:rsid w:val="008C724F"/>
    <w:rsid w:val="008D0420"/>
    <w:rsid w:val="008D4747"/>
    <w:rsid w:val="008D4C5F"/>
    <w:rsid w:val="008D5599"/>
    <w:rsid w:val="008D584D"/>
    <w:rsid w:val="008D72CB"/>
    <w:rsid w:val="008E155F"/>
    <w:rsid w:val="008E2DA1"/>
    <w:rsid w:val="008E2DB6"/>
    <w:rsid w:val="008E3C7A"/>
    <w:rsid w:val="008E499A"/>
    <w:rsid w:val="008E5E46"/>
    <w:rsid w:val="008F16D6"/>
    <w:rsid w:val="008F1D5E"/>
    <w:rsid w:val="008F1E35"/>
    <w:rsid w:val="008F219F"/>
    <w:rsid w:val="008F24F7"/>
    <w:rsid w:val="008F30A0"/>
    <w:rsid w:val="008F3972"/>
    <w:rsid w:val="008F44BA"/>
    <w:rsid w:val="008F50DC"/>
    <w:rsid w:val="00900B25"/>
    <w:rsid w:val="00900C7D"/>
    <w:rsid w:val="009014E3"/>
    <w:rsid w:val="00902577"/>
    <w:rsid w:val="009026FD"/>
    <w:rsid w:val="00902E2F"/>
    <w:rsid w:val="00912E26"/>
    <w:rsid w:val="009132DE"/>
    <w:rsid w:val="00913408"/>
    <w:rsid w:val="00913987"/>
    <w:rsid w:val="0091493A"/>
    <w:rsid w:val="00914CD1"/>
    <w:rsid w:val="009153B4"/>
    <w:rsid w:val="00915FDE"/>
    <w:rsid w:val="00920037"/>
    <w:rsid w:val="00920DCD"/>
    <w:rsid w:val="00921FA5"/>
    <w:rsid w:val="0092333D"/>
    <w:rsid w:val="009248C5"/>
    <w:rsid w:val="00924BCF"/>
    <w:rsid w:val="00925DF6"/>
    <w:rsid w:val="009263D5"/>
    <w:rsid w:val="0092779F"/>
    <w:rsid w:val="009367E7"/>
    <w:rsid w:val="009369DC"/>
    <w:rsid w:val="00937146"/>
    <w:rsid w:val="0094010D"/>
    <w:rsid w:val="00944F1B"/>
    <w:rsid w:val="00952542"/>
    <w:rsid w:val="0095522D"/>
    <w:rsid w:val="009557C0"/>
    <w:rsid w:val="0096053E"/>
    <w:rsid w:val="00961D46"/>
    <w:rsid w:val="00965101"/>
    <w:rsid w:val="0096720C"/>
    <w:rsid w:val="009715D3"/>
    <w:rsid w:val="009723B7"/>
    <w:rsid w:val="00973D8F"/>
    <w:rsid w:val="00973E5E"/>
    <w:rsid w:val="00975581"/>
    <w:rsid w:val="00976CBC"/>
    <w:rsid w:val="009779B0"/>
    <w:rsid w:val="00981CE1"/>
    <w:rsid w:val="009824FA"/>
    <w:rsid w:val="00983076"/>
    <w:rsid w:val="00987F3D"/>
    <w:rsid w:val="009905B9"/>
    <w:rsid w:val="00996B51"/>
    <w:rsid w:val="009A14DA"/>
    <w:rsid w:val="009A29AD"/>
    <w:rsid w:val="009A3368"/>
    <w:rsid w:val="009A348A"/>
    <w:rsid w:val="009A39DB"/>
    <w:rsid w:val="009A4E38"/>
    <w:rsid w:val="009A7EFD"/>
    <w:rsid w:val="009B01C2"/>
    <w:rsid w:val="009B0786"/>
    <w:rsid w:val="009B07BF"/>
    <w:rsid w:val="009B3251"/>
    <w:rsid w:val="009B4329"/>
    <w:rsid w:val="009B52AC"/>
    <w:rsid w:val="009B5643"/>
    <w:rsid w:val="009B59DA"/>
    <w:rsid w:val="009B638D"/>
    <w:rsid w:val="009B7432"/>
    <w:rsid w:val="009B7591"/>
    <w:rsid w:val="009C17B4"/>
    <w:rsid w:val="009C3852"/>
    <w:rsid w:val="009C3C34"/>
    <w:rsid w:val="009C47B4"/>
    <w:rsid w:val="009C705E"/>
    <w:rsid w:val="009C761E"/>
    <w:rsid w:val="009D174A"/>
    <w:rsid w:val="009D18E6"/>
    <w:rsid w:val="009D193B"/>
    <w:rsid w:val="009D280D"/>
    <w:rsid w:val="009D2EF0"/>
    <w:rsid w:val="009D3A4C"/>
    <w:rsid w:val="009D3A5F"/>
    <w:rsid w:val="009D3CF7"/>
    <w:rsid w:val="009D46DF"/>
    <w:rsid w:val="009D6C7E"/>
    <w:rsid w:val="009D7532"/>
    <w:rsid w:val="009E1B0F"/>
    <w:rsid w:val="009E3B12"/>
    <w:rsid w:val="009E40BE"/>
    <w:rsid w:val="009E4D38"/>
    <w:rsid w:val="009E69E0"/>
    <w:rsid w:val="009F0ABC"/>
    <w:rsid w:val="009F0CEF"/>
    <w:rsid w:val="009F1213"/>
    <w:rsid w:val="009F20A3"/>
    <w:rsid w:val="009F2593"/>
    <w:rsid w:val="009F33AD"/>
    <w:rsid w:val="009F6652"/>
    <w:rsid w:val="00A01640"/>
    <w:rsid w:val="00A024BB"/>
    <w:rsid w:val="00A03490"/>
    <w:rsid w:val="00A046EC"/>
    <w:rsid w:val="00A0502F"/>
    <w:rsid w:val="00A05ADB"/>
    <w:rsid w:val="00A05FA9"/>
    <w:rsid w:val="00A062C7"/>
    <w:rsid w:val="00A0633E"/>
    <w:rsid w:val="00A069E8"/>
    <w:rsid w:val="00A10DC4"/>
    <w:rsid w:val="00A1189C"/>
    <w:rsid w:val="00A11D4B"/>
    <w:rsid w:val="00A12195"/>
    <w:rsid w:val="00A17ACA"/>
    <w:rsid w:val="00A2466F"/>
    <w:rsid w:val="00A24792"/>
    <w:rsid w:val="00A25081"/>
    <w:rsid w:val="00A25AC7"/>
    <w:rsid w:val="00A2687E"/>
    <w:rsid w:val="00A27584"/>
    <w:rsid w:val="00A33618"/>
    <w:rsid w:val="00A36D52"/>
    <w:rsid w:val="00A41724"/>
    <w:rsid w:val="00A41777"/>
    <w:rsid w:val="00A4637A"/>
    <w:rsid w:val="00A502CD"/>
    <w:rsid w:val="00A5030F"/>
    <w:rsid w:val="00A50618"/>
    <w:rsid w:val="00A509C1"/>
    <w:rsid w:val="00A51F56"/>
    <w:rsid w:val="00A524AB"/>
    <w:rsid w:val="00A52F30"/>
    <w:rsid w:val="00A53573"/>
    <w:rsid w:val="00A577EB"/>
    <w:rsid w:val="00A57EB2"/>
    <w:rsid w:val="00A600F5"/>
    <w:rsid w:val="00A6042B"/>
    <w:rsid w:val="00A60AEC"/>
    <w:rsid w:val="00A63CEB"/>
    <w:rsid w:val="00A648AC"/>
    <w:rsid w:val="00A670C9"/>
    <w:rsid w:val="00A7154D"/>
    <w:rsid w:val="00A71A61"/>
    <w:rsid w:val="00A75B91"/>
    <w:rsid w:val="00A76DA3"/>
    <w:rsid w:val="00A7761F"/>
    <w:rsid w:val="00A804CE"/>
    <w:rsid w:val="00A8149C"/>
    <w:rsid w:val="00A82A84"/>
    <w:rsid w:val="00A83427"/>
    <w:rsid w:val="00A83722"/>
    <w:rsid w:val="00A839C2"/>
    <w:rsid w:val="00A85345"/>
    <w:rsid w:val="00A8608C"/>
    <w:rsid w:val="00A928DB"/>
    <w:rsid w:val="00A9381A"/>
    <w:rsid w:val="00A95BEE"/>
    <w:rsid w:val="00A96AEA"/>
    <w:rsid w:val="00AA1005"/>
    <w:rsid w:val="00AA1081"/>
    <w:rsid w:val="00AA3E1C"/>
    <w:rsid w:val="00AA4EB9"/>
    <w:rsid w:val="00AA53B5"/>
    <w:rsid w:val="00AA5C01"/>
    <w:rsid w:val="00AA5E98"/>
    <w:rsid w:val="00AA7595"/>
    <w:rsid w:val="00AA7D5C"/>
    <w:rsid w:val="00AB0541"/>
    <w:rsid w:val="00AB0F6A"/>
    <w:rsid w:val="00AB1020"/>
    <w:rsid w:val="00AB2CC3"/>
    <w:rsid w:val="00AB61E4"/>
    <w:rsid w:val="00AB666F"/>
    <w:rsid w:val="00AB6E92"/>
    <w:rsid w:val="00AC07B8"/>
    <w:rsid w:val="00AC19EC"/>
    <w:rsid w:val="00AC33B0"/>
    <w:rsid w:val="00AC5781"/>
    <w:rsid w:val="00AC6A82"/>
    <w:rsid w:val="00AC6C12"/>
    <w:rsid w:val="00AC73A0"/>
    <w:rsid w:val="00AC7ADB"/>
    <w:rsid w:val="00AD1391"/>
    <w:rsid w:val="00AD259F"/>
    <w:rsid w:val="00AD2CD5"/>
    <w:rsid w:val="00AD360B"/>
    <w:rsid w:val="00AD4755"/>
    <w:rsid w:val="00AD70E4"/>
    <w:rsid w:val="00AE0A57"/>
    <w:rsid w:val="00AE2199"/>
    <w:rsid w:val="00AE224F"/>
    <w:rsid w:val="00AE7C8A"/>
    <w:rsid w:val="00AF01A5"/>
    <w:rsid w:val="00AF0B2A"/>
    <w:rsid w:val="00AF6F25"/>
    <w:rsid w:val="00B00593"/>
    <w:rsid w:val="00B03FC9"/>
    <w:rsid w:val="00B0605A"/>
    <w:rsid w:val="00B06F1A"/>
    <w:rsid w:val="00B11F28"/>
    <w:rsid w:val="00B120A8"/>
    <w:rsid w:val="00B146AC"/>
    <w:rsid w:val="00B16645"/>
    <w:rsid w:val="00B20546"/>
    <w:rsid w:val="00B206C2"/>
    <w:rsid w:val="00B23A5A"/>
    <w:rsid w:val="00B25050"/>
    <w:rsid w:val="00B26242"/>
    <w:rsid w:val="00B30C2A"/>
    <w:rsid w:val="00B3102D"/>
    <w:rsid w:val="00B31097"/>
    <w:rsid w:val="00B34221"/>
    <w:rsid w:val="00B373E9"/>
    <w:rsid w:val="00B37D28"/>
    <w:rsid w:val="00B4064E"/>
    <w:rsid w:val="00B40C7B"/>
    <w:rsid w:val="00B42E88"/>
    <w:rsid w:val="00B43215"/>
    <w:rsid w:val="00B43D13"/>
    <w:rsid w:val="00B4444A"/>
    <w:rsid w:val="00B45FE8"/>
    <w:rsid w:val="00B47239"/>
    <w:rsid w:val="00B50559"/>
    <w:rsid w:val="00B507D9"/>
    <w:rsid w:val="00B524E4"/>
    <w:rsid w:val="00B54348"/>
    <w:rsid w:val="00B61DED"/>
    <w:rsid w:val="00B647A7"/>
    <w:rsid w:val="00B64C35"/>
    <w:rsid w:val="00B67E97"/>
    <w:rsid w:val="00B73D74"/>
    <w:rsid w:val="00B74964"/>
    <w:rsid w:val="00B749E7"/>
    <w:rsid w:val="00B74D92"/>
    <w:rsid w:val="00B77798"/>
    <w:rsid w:val="00B77D4C"/>
    <w:rsid w:val="00B81AC1"/>
    <w:rsid w:val="00B82684"/>
    <w:rsid w:val="00B8473C"/>
    <w:rsid w:val="00B874B4"/>
    <w:rsid w:val="00B928C9"/>
    <w:rsid w:val="00B93F3D"/>
    <w:rsid w:val="00B940A1"/>
    <w:rsid w:val="00B950D2"/>
    <w:rsid w:val="00B9510A"/>
    <w:rsid w:val="00B96577"/>
    <w:rsid w:val="00B970D7"/>
    <w:rsid w:val="00BA06E3"/>
    <w:rsid w:val="00BA108F"/>
    <w:rsid w:val="00BA1095"/>
    <w:rsid w:val="00BA2050"/>
    <w:rsid w:val="00BA3BD5"/>
    <w:rsid w:val="00BA433C"/>
    <w:rsid w:val="00BA59AE"/>
    <w:rsid w:val="00BA6232"/>
    <w:rsid w:val="00BA640A"/>
    <w:rsid w:val="00BA6E79"/>
    <w:rsid w:val="00BA7314"/>
    <w:rsid w:val="00BB1335"/>
    <w:rsid w:val="00BB27F8"/>
    <w:rsid w:val="00BB3FE4"/>
    <w:rsid w:val="00BB5344"/>
    <w:rsid w:val="00BC1AC8"/>
    <w:rsid w:val="00BC1BB5"/>
    <w:rsid w:val="00BC7D90"/>
    <w:rsid w:val="00BC7E01"/>
    <w:rsid w:val="00BD2D45"/>
    <w:rsid w:val="00BD4BDA"/>
    <w:rsid w:val="00BD5C87"/>
    <w:rsid w:val="00BD621B"/>
    <w:rsid w:val="00BD757F"/>
    <w:rsid w:val="00BE0FB3"/>
    <w:rsid w:val="00BE11A2"/>
    <w:rsid w:val="00BE2B3C"/>
    <w:rsid w:val="00BE3C61"/>
    <w:rsid w:val="00BE5E57"/>
    <w:rsid w:val="00BE5F4F"/>
    <w:rsid w:val="00BE6105"/>
    <w:rsid w:val="00BF546F"/>
    <w:rsid w:val="00BF5D24"/>
    <w:rsid w:val="00C001F2"/>
    <w:rsid w:val="00C01260"/>
    <w:rsid w:val="00C0213C"/>
    <w:rsid w:val="00C037B6"/>
    <w:rsid w:val="00C048F6"/>
    <w:rsid w:val="00C04FCA"/>
    <w:rsid w:val="00C06204"/>
    <w:rsid w:val="00C10311"/>
    <w:rsid w:val="00C11B12"/>
    <w:rsid w:val="00C11C39"/>
    <w:rsid w:val="00C12C84"/>
    <w:rsid w:val="00C13152"/>
    <w:rsid w:val="00C14A06"/>
    <w:rsid w:val="00C2101D"/>
    <w:rsid w:val="00C211B8"/>
    <w:rsid w:val="00C217AD"/>
    <w:rsid w:val="00C21FB1"/>
    <w:rsid w:val="00C2300C"/>
    <w:rsid w:val="00C23A79"/>
    <w:rsid w:val="00C24DD7"/>
    <w:rsid w:val="00C2675D"/>
    <w:rsid w:val="00C26978"/>
    <w:rsid w:val="00C329D1"/>
    <w:rsid w:val="00C3318D"/>
    <w:rsid w:val="00C373A7"/>
    <w:rsid w:val="00C37614"/>
    <w:rsid w:val="00C45381"/>
    <w:rsid w:val="00C462D1"/>
    <w:rsid w:val="00C4749E"/>
    <w:rsid w:val="00C47893"/>
    <w:rsid w:val="00C50612"/>
    <w:rsid w:val="00C5064B"/>
    <w:rsid w:val="00C52ED2"/>
    <w:rsid w:val="00C534B3"/>
    <w:rsid w:val="00C55355"/>
    <w:rsid w:val="00C56830"/>
    <w:rsid w:val="00C61C6B"/>
    <w:rsid w:val="00C62142"/>
    <w:rsid w:val="00C63EF0"/>
    <w:rsid w:val="00C67194"/>
    <w:rsid w:val="00C73DF0"/>
    <w:rsid w:val="00C74277"/>
    <w:rsid w:val="00C747DB"/>
    <w:rsid w:val="00C757D0"/>
    <w:rsid w:val="00C75A9E"/>
    <w:rsid w:val="00C81C53"/>
    <w:rsid w:val="00C8335F"/>
    <w:rsid w:val="00C84120"/>
    <w:rsid w:val="00C86D2D"/>
    <w:rsid w:val="00C870D4"/>
    <w:rsid w:val="00C93DDA"/>
    <w:rsid w:val="00C94F4F"/>
    <w:rsid w:val="00CA0B56"/>
    <w:rsid w:val="00CA1910"/>
    <w:rsid w:val="00CA44FC"/>
    <w:rsid w:val="00CA476B"/>
    <w:rsid w:val="00CB0965"/>
    <w:rsid w:val="00CC3EFD"/>
    <w:rsid w:val="00CC4AAE"/>
    <w:rsid w:val="00CC5439"/>
    <w:rsid w:val="00CC7C3E"/>
    <w:rsid w:val="00CD0BE7"/>
    <w:rsid w:val="00CD161E"/>
    <w:rsid w:val="00CD4E09"/>
    <w:rsid w:val="00CD6A5A"/>
    <w:rsid w:val="00CD7614"/>
    <w:rsid w:val="00CE3FA5"/>
    <w:rsid w:val="00CE5D7A"/>
    <w:rsid w:val="00CE6E8A"/>
    <w:rsid w:val="00CF058C"/>
    <w:rsid w:val="00CF07A8"/>
    <w:rsid w:val="00CF75AB"/>
    <w:rsid w:val="00D004A6"/>
    <w:rsid w:val="00D00DB1"/>
    <w:rsid w:val="00D01C63"/>
    <w:rsid w:val="00D05FE2"/>
    <w:rsid w:val="00D06B5D"/>
    <w:rsid w:val="00D12FB0"/>
    <w:rsid w:val="00D13285"/>
    <w:rsid w:val="00D162F2"/>
    <w:rsid w:val="00D1637C"/>
    <w:rsid w:val="00D16951"/>
    <w:rsid w:val="00D17FA7"/>
    <w:rsid w:val="00D203D5"/>
    <w:rsid w:val="00D211A2"/>
    <w:rsid w:val="00D24536"/>
    <w:rsid w:val="00D25033"/>
    <w:rsid w:val="00D30161"/>
    <w:rsid w:val="00D32A7D"/>
    <w:rsid w:val="00D32AA7"/>
    <w:rsid w:val="00D32DAF"/>
    <w:rsid w:val="00D33B53"/>
    <w:rsid w:val="00D3460D"/>
    <w:rsid w:val="00D34EE0"/>
    <w:rsid w:val="00D36033"/>
    <w:rsid w:val="00D3728F"/>
    <w:rsid w:val="00D41F5D"/>
    <w:rsid w:val="00D46F93"/>
    <w:rsid w:val="00D50376"/>
    <w:rsid w:val="00D549EF"/>
    <w:rsid w:val="00D55825"/>
    <w:rsid w:val="00D55905"/>
    <w:rsid w:val="00D559BB"/>
    <w:rsid w:val="00D60DD3"/>
    <w:rsid w:val="00D66BC8"/>
    <w:rsid w:val="00D67E1A"/>
    <w:rsid w:val="00D70E02"/>
    <w:rsid w:val="00D720C5"/>
    <w:rsid w:val="00D72A1A"/>
    <w:rsid w:val="00D73665"/>
    <w:rsid w:val="00D736E6"/>
    <w:rsid w:val="00D738DC"/>
    <w:rsid w:val="00D75D44"/>
    <w:rsid w:val="00D765AC"/>
    <w:rsid w:val="00D80512"/>
    <w:rsid w:val="00D80585"/>
    <w:rsid w:val="00D820EF"/>
    <w:rsid w:val="00D859FE"/>
    <w:rsid w:val="00D86F45"/>
    <w:rsid w:val="00D90A3E"/>
    <w:rsid w:val="00D925F1"/>
    <w:rsid w:val="00D9425E"/>
    <w:rsid w:val="00D950D1"/>
    <w:rsid w:val="00D958A9"/>
    <w:rsid w:val="00D97A93"/>
    <w:rsid w:val="00DA2C73"/>
    <w:rsid w:val="00DA54C1"/>
    <w:rsid w:val="00DA6B73"/>
    <w:rsid w:val="00DB01C8"/>
    <w:rsid w:val="00DB0329"/>
    <w:rsid w:val="00DB27C7"/>
    <w:rsid w:val="00DB5593"/>
    <w:rsid w:val="00DB5FF7"/>
    <w:rsid w:val="00DC1A44"/>
    <w:rsid w:val="00DC1E46"/>
    <w:rsid w:val="00DC2561"/>
    <w:rsid w:val="00DC2A5A"/>
    <w:rsid w:val="00DC2B7A"/>
    <w:rsid w:val="00DC3D55"/>
    <w:rsid w:val="00DC5732"/>
    <w:rsid w:val="00DC601B"/>
    <w:rsid w:val="00DC7652"/>
    <w:rsid w:val="00DC7B46"/>
    <w:rsid w:val="00DD1895"/>
    <w:rsid w:val="00DD4FDF"/>
    <w:rsid w:val="00DD502D"/>
    <w:rsid w:val="00DD5141"/>
    <w:rsid w:val="00DD52B7"/>
    <w:rsid w:val="00DD6C16"/>
    <w:rsid w:val="00DE277E"/>
    <w:rsid w:val="00DE4EE6"/>
    <w:rsid w:val="00DE6A7E"/>
    <w:rsid w:val="00DE79CD"/>
    <w:rsid w:val="00DF1C94"/>
    <w:rsid w:val="00DF3A94"/>
    <w:rsid w:val="00DF6884"/>
    <w:rsid w:val="00DF72C0"/>
    <w:rsid w:val="00E1027B"/>
    <w:rsid w:val="00E1045A"/>
    <w:rsid w:val="00E11032"/>
    <w:rsid w:val="00E14851"/>
    <w:rsid w:val="00E14EA0"/>
    <w:rsid w:val="00E162E4"/>
    <w:rsid w:val="00E16328"/>
    <w:rsid w:val="00E23A7F"/>
    <w:rsid w:val="00E248E8"/>
    <w:rsid w:val="00E2607E"/>
    <w:rsid w:val="00E2796E"/>
    <w:rsid w:val="00E27E87"/>
    <w:rsid w:val="00E30E05"/>
    <w:rsid w:val="00E34699"/>
    <w:rsid w:val="00E353B8"/>
    <w:rsid w:val="00E35BFB"/>
    <w:rsid w:val="00E36034"/>
    <w:rsid w:val="00E369D3"/>
    <w:rsid w:val="00E36CBC"/>
    <w:rsid w:val="00E36FFA"/>
    <w:rsid w:val="00E375B6"/>
    <w:rsid w:val="00E40014"/>
    <w:rsid w:val="00E41B79"/>
    <w:rsid w:val="00E43775"/>
    <w:rsid w:val="00E4399C"/>
    <w:rsid w:val="00E44B72"/>
    <w:rsid w:val="00E46643"/>
    <w:rsid w:val="00E47671"/>
    <w:rsid w:val="00E50A5A"/>
    <w:rsid w:val="00E5117D"/>
    <w:rsid w:val="00E530C1"/>
    <w:rsid w:val="00E53833"/>
    <w:rsid w:val="00E53966"/>
    <w:rsid w:val="00E5768E"/>
    <w:rsid w:val="00E64337"/>
    <w:rsid w:val="00E67AD2"/>
    <w:rsid w:val="00E70CD1"/>
    <w:rsid w:val="00E71DCC"/>
    <w:rsid w:val="00E732B8"/>
    <w:rsid w:val="00E75189"/>
    <w:rsid w:val="00E77B38"/>
    <w:rsid w:val="00E80583"/>
    <w:rsid w:val="00E816FD"/>
    <w:rsid w:val="00E83769"/>
    <w:rsid w:val="00E83BD7"/>
    <w:rsid w:val="00E83DB4"/>
    <w:rsid w:val="00E83EFF"/>
    <w:rsid w:val="00E91D69"/>
    <w:rsid w:val="00E93785"/>
    <w:rsid w:val="00E938ED"/>
    <w:rsid w:val="00E96555"/>
    <w:rsid w:val="00E965AC"/>
    <w:rsid w:val="00E96F62"/>
    <w:rsid w:val="00EA08C3"/>
    <w:rsid w:val="00EA135A"/>
    <w:rsid w:val="00EA1CA9"/>
    <w:rsid w:val="00EA27C6"/>
    <w:rsid w:val="00EA2C0D"/>
    <w:rsid w:val="00EA7909"/>
    <w:rsid w:val="00EB02B5"/>
    <w:rsid w:val="00EB160F"/>
    <w:rsid w:val="00EB3D00"/>
    <w:rsid w:val="00EC0521"/>
    <w:rsid w:val="00EC1FA8"/>
    <w:rsid w:val="00EC2950"/>
    <w:rsid w:val="00EC2F9C"/>
    <w:rsid w:val="00EC3FF8"/>
    <w:rsid w:val="00EC44E1"/>
    <w:rsid w:val="00EC4F84"/>
    <w:rsid w:val="00EC7A09"/>
    <w:rsid w:val="00ED0372"/>
    <w:rsid w:val="00ED0E61"/>
    <w:rsid w:val="00ED30D3"/>
    <w:rsid w:val="00ED3146"/>
    <w:rsid w:val="00ED44A7"/>
    <w:rsid w:val="00ED4672"/>
    <w:rsid w:val="00EE0785"/>
    <w:rsid w:val="00EE0A74"/>
    <w:rsid w:val="00EE10BB"/>
    <w:rsid w:val="00EE1215"/>
    <w:rsid w:val="00EE3C8F"/>
    <w:rsid w:val="00EE5251"/>
    <w:rsid w:val="00EE7A03"/>
    <w:rsid w:val="00EF2AE2"/>
    <w:rsid w:val="00EF3FB5"/>
    <w:rsid w:val="00F00AF6"/>
    <w:rsid w:val="00F029EE"/>
    <w:rsid w:val="00F02EBE"/>
    <w:rsid w:val="00F039F9"/>
    <w:rsid w:val="00F11317"/>
    <w:rsid w:val="00F11981"/>
    <w:rsid w:val="00F1213A"/>
    <w:rsid w:val="00F12EC1"/>
    <w:rsid w:val="00F137EE"/>
    <w:rsid w:val="00F156F7"/>
    <w:rsid w:val="00F17FF2"/>
    <w:rsid w:val="00F2251A"/>
    <w:rsid w:val="00F22ADA"/>
    <w:rsid w:val="00F23905"/>
    <w:rsid w:val="00F2418C"/>
    <w:rsid w:val="00F24D94"/>
    <w:rsid w:val="00F24F17"/>
    <w:rsid w:val="00F25441"/>
    <w:rsid w:val="00F25C54"/>
    <w:rsid w:val="00F27E9B"/>
    <w:rsid w:val="00F3140F"/>
    <w:rsid w:val="00F31D6C"/>
    <w:rsid w:val="00F336BE"/>
    <w:rsid w:val="00F35FB3"/>
    <w:rsid w:val="00F362E6"/>
    <w:rsid w:val="00F40A74"/>
    <w:rsid w:val="00F40DA9"/>
    <w:rsid w:val="00F41027"/>
    <w:rsid w:val="00F42B55"/>
    <w:rsid w:val="00F44D1F"/>
    <w:rsid w:val="00F45BE6"/>
    <w:rsid w:val="00F46CF0"/>
    <w:rsid w:val="00F501A8"/>
    <w:rsid w:val="00F51F2F"/>
    <w:rsid w:val="00F526BD"/>
    <w:rsid w:val="00F5442D"/>
    <w:rsid w:val="00F57540"/>
    <w:rsid w:val="00F61143"/>
    <w:rsid w:val="00F61267"/>
    <w:rsid w:val="00F6288B"/>
    <w:rsid w:val="00F646E7"/>
    <w:rsid w:val="00F647EC"/>
    <w:rsid w:val="00F6755C"/>
    <w:rsid w:val="00F725D7"/>
    <w:rsid w:val="00F726CD"/>
    <w:rsid w:val="00F72F1A"/>
    <w:rsid w:val="00F73252"/>
    <w:rsid w:val="00F743DC"/>
    <w:rsid w:val="00F74883"/>
    <w:rsid w:val="00F74DFD"/>
    <w:rsid w:val="00F75AD4"/>
    <w:rsid w:val="00F7687D"/>
    <w:rsid w:val="00F77B20"/>
    <w:rsid w:val="00F80D07"/>
    <w:rsid w:val="00F82E6C"/>
    <w:rsid w:val="00F8348E"/>
    <w:rsid w:val="00F86438"/>
    <w:rsid w:val="00F8683E"/>
    <w:rsid w:val="00F86F24"/>
    <w:rsid w:val="00F86F83"/>
    <w:rsid w:val="00F972FA"/>
    <w:rsid w:val="00F97B8D"/>
    <w:rsid w:val="00FA066E"/>
    <w:rsid w:val="00FA176A"/>
    <w:rsid w:val="00FA1E7E"/>
    <w:rsid w:val="00FA540A"/>
    <w:rsid w:val="00FA62E8"/>
    <w:rsid w:val="00FA7DEE"/>
    <w:rsid w:val="00FB015E"/>
    <w:rsid w:val="00FB1493"/>
    <w:rsid w:val="00FB1F4B"/>
    <w:rsid w:val="00FB4896"/>
    <w:rsid w:val="00FB7463"/>
    <w:rsid w:val="00FB7BBE"/>
    <w:rsid w:val="00FB7F23"/>
    <w:rsid w:val="00FC0CFC"/>
    <w:rsid w:val="00FC0E19"/>
    <w:rsid w:val="00FC214B"/>
    <w:rsid w:val="00FC323B"/>
    <w:rsid w:val="00FC3D0B"/>
    <w:rsid w:val="00FC4095"/>
    <w:rsid w:val="00FC54EF"/>
    <w:rsid w:val="00FC634F"/>
    <w:rsid w:val="00FC6F3F"/>
    <w:rsid w:val="00FD0830"/>
    <w:rsid w:val="00FD0855"/>
    <w:rsid w:val="00FD1472"/>
    <w:rsid w:val="00FD2C7D"/>
    <w:rsid w:val="00FD431C"/>
    <w:rsid w:val="00FD6D42"/>
    <w:rsid w:val="00FE1903"/>
    <w:rsid w:val="00FE1A1B"/>
    <w:rsid w:val="00FE1EF7"/>
    <w:rsid w:val="00FF071C"/>
    <w:rsid w:val="00FF2B38"/>
    <w:rsid w:val="00FF4328"/>
    <w:rsid w:val="00FF4C07"/>
    <w:rsid w:val="00FF4EB2"/>
    <w:rsid w:val="00FF5023"/>
    <w:rsid w:val="00FF583F"/>
    <w:rsid w:val="00FF63E0"/>
    <w:rsid w:val="00FF644C"/>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F9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16D6"/>
    <w:pPr>
      <w:spacing w:before="120" w:after="120" w:line="240" w:lineRule="auto"/>
      <w:jc w:val="both"/>
    </w:pPr>
    <w:rPr>
      <w:sz w:val="20"/>
    </w:rPr>
  </w:style>
  <w:style w:type="paragraph" w:styleId="Balk1">
    <w:name w:val="heading 1"/>
    <w:basedOn w:val="Normal"/>
    <w:next w:val="Normal"/>
    <w:link w:val="Balk1Char"/>
    <w:uiPriority w:val="9"/>
    <w:qFormat/>
    <w:rsid w:val="008F16D6"/>
    <w:pPr>
      <w:keepNext/>
      <w:keepLines/>
      <w:spacing w:before="360"/>
      <w:outlineLvl w:val="0"/>
    </w:pPr>
    <w:rPr>
      <w:rFonts w:eastAsiaTheme="majorEastAsia" w:cstheme="majorBidi"/>
      <w:b/>
      <w:sz w:val="22"/>
      <w:szCs w:val="32"/>
    </w:rPr>
  </w:style>
  <w:style w:type="paragraph" w:styleId="Balk2">
    <w:name w:val="heading 2"/>
    <w:basedOn w:val="Normal"/>
    <w:next w:val="Normal"/>
    <w:link w:val="Balk2Char"/>
    <w:uiPriority w:val="9"/>
    <w:unhideWhenUsed/>
    <w:qFormat/>
    <w:rsid w:val="008F16D6"/>
    <w:pPr>
      <w:keepNext/>
      <w:keepLines/>
      <w:spacing w:before="240"/>
      <w:outlineLvl w:val="1"/>
    </w:pPr>
    <w:rPr>
      <w:rFonts w:eastAsiaTheme="majorEastAsia" w:cstheme="majorBidi"/>
      <w:b/>
      <w:szCs w:val="26"/>
    </w:rPr>
  </w:style>
  <w:style w:type="paragraph" w:styleId="Balk3">
    <w:name w:val="heading 3"/>
    <w:basedOn w:val="Normal"/>
    <w:next w:val="Normal"/>
    <w:link w:val="Balk3Char"/>
    <w:uiPriority w:val="9"/>
    <w:unhideWhenUsed/>
    <w:qFormat/>
    <w:rsid w:val="00FE1A1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C0213C"/>
    <w:pPr>
      <w:spacing w:after="0"/>
    </w:pPr>
    <w:rPr>
      <w:rFonts w:ascii="Tahoma" w:hAnsi="Tahoma" w:cs="Tahoma"/>
      <w:sz w:val="16"/>
      <w:szCs w:val="16"/>
    </w:rPr>
  </w:style>
  <w:style w:type="character" w:customStyle="1" w:styleId="BalonMetniChar">
    <w:name w:val="Balon Metni Char"/>
    <w:basedOn w:val="VarsaylanParagrafYazTipi"/>
    <w:link w:val="BalonMetni"/>
    <w:uiPriority w:val="99"/>
    <w:semiHidden/>
    <w:rsid w:val="00C0213C"/>
    <w:rPr>
      <w:rFonts w:ascii="Tahoma" w:hAnsi="Tahoma" w:cs="Tahoma"/>
      <w:sz w:val="16"/>
      <w:szCs w:val="16"/>
    </w:rPr>
  </w:style>
  <w:style w:type="paragraph" w:customStyle="1" w:styleId="Default">
    <w:name w:val="Default"/>
    <w:rsid w:val="00C3318D"/>
    <w:pPr>
      <w:autoSpaceDE w:val="0"/>
      <w:autoSpaceDN w:val="0"/>
      <w:adjustRightInd w:val="0"/>
      <w:spacing w:after="0" w:line="240" w:lineRule="auto"/>
    </w:pPr>
    <w:rPr>
      <w:rFonts w:ascii="Times New Roman" w:hAnsi="Times New Roman" w:cs="Times New Roman"/>
      <w:color w:val="000000"/>
      <w:sz w:val="24"/>
      <w:szCs w:val="24"/>
    </w:rPr>
  </w:style>
  <w:style w:type="table" w:styleId="TabloKlavuzu">
    <w:name w:val="Table Grid"/>
    <w:basedOn w:val="NormalTablo"/>
    <w:uiPriority w:val="39"/>
    <w:rsid w:val="00BE3C6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Kpr">
    <w:name w:val="Hyperlink"/>
    <w:basedOn w:val="VarsaylanParagrafYazTipi"/>
    <w:uiPriority w:val="99"/>
    <w:unhideWhenUsed/>
    <w:rsid w:val="00A17ACA"/>
    <w:rPr>
      <w:color w:val="0000FF" w:themeColor="hyperlink"/>
      <w:u w:val="single"/>
    </w:rPr>
  </w:style>
  <w:style w:type="paragraph" w:styleId="stbilgi">
    <w:name w:val="header"/>
    <w:basedOn w:val="Normal"/>
    <w:link w:val="stbilgiChar"/>
    <w:uiPriority w:val="99"/>
    <w:unhideWhenUsed/>
    <w:rsid w:val="00542B1C"/>
    <w:pPr>
      <w:tabs>
        <w:tab w:val="center" w:pos="4536"/>
        <w:tab w:val="right" w:pos="9072"/>
      </w:tabs>
      <w:spacing w:after="0"/>
    </w:pPr>
  </w:style>
  <w:style w:type="character" w:customStyle="1" w:styleId="stbilgiChar">
    <w:name w:val="Üstbilgi Char"/>
    <w:basedOn w:val="VarsaylanParagrafYazTipi"/>
    <w:link w:val="stbilgi"/>
    <w:uiPriority w:val="99"/>
    <w:rsid w:val="00542B1C"/>
  </w:style>
  <w:style w:type="paragraph" w:styleId="Altbilgi">
    <w:name w:val="footer"/>
    <w:basedOn w:val="Normal"/>
    <w:link w:val="AltbilgiChar"/>
    <w:uiPriority w:val="99"/>
    <w:unhideWhenUsed/>
    <w:rsid w:val="00542B1C"/>
    <w:pPr>
      <w:tabs>
        <w:tab w:val="center" w:pos="4536"/>
        <w:tab w:val="right" w:pos="9072"/>
      </w:tabs>
      <w:spacing w:after="0"/>
    </w:pPr>
  </w:style>
  <w:style w:type="character" w:customStyle="1" w:styleId="AltbilgiChar">
    <w:name w:val="Altbilgi Char"/>
    <w:basedOn w:val="VarsaylanParagrafYazTipi"/>
    <w:link w:val="Altbilgi"/>
    <w:uiPriority w:val="99"/>
    <w:rsid w:val="00542B1C"/>
  </w:style>
  <w:style w:type="paragraph" w:styleId="DipnotMetni">
    <w:name w:val="footnote text"/>
    <w:basedOn w:val="Normal"/>
    <w:link w:val="DipnotMetniChar"/>
    <w:uiPriority w:val="99"/>
    <w:semiHidden/>
    <w:unhideWhenUsed/>
    <w:rsid w:val="00EB02B5"/>
    <w:pPr>
      <w:spacing w:after="0"/>
    </w:pPr>
    <w:rPr>
      <w:szCs w:val="20"/>
    </w:rPr>
  </w:style>
  <w:style w:type="character" w:customStyle="1" w:styleId="DipnotMetniChar">
    <w:name w:val="Dipnot Metni Char"/>
    <w:basedOn w:val="VarsaylanParagrafYazTipi"/>
    <w:link w:val="DipnotMetni"/>
    <w:uiPriority w:val="99"/>
    <w:semiHidden/>
    <w:rsid w:val="00EB02B5"/>
    <w:rPr>
      <w:sz w:val="20"/>
      <w:szCs w:val="20"/>
    </w:rPr>
  </w:style>
  <w:style w:type="character" w:styleId="DipnotBavurusu">
    <w:name w:val="footnote reference"/>
    <w:basedOn w:val="VarsaylanParagrafYazTipi"/>
    <w:uiPriority w:val="99"/>
    <w:semiHidden/>
    <w:unhideWhenUsed/>
    <w:rsid w:val="00EB02B5"/>
    <w:rPr>
      <w:vertAlign w:val="superscript"/>
    </w:rPr>
  </w:style>
  <w:style w:type="paragraph" w:styleId="ListeParagraf">
    <w:name w:val="List Paragraph"/>
    <w:basedOn w:val="Normal"/>
    <w:uiPriority w:val="34"/>
    <w:qFormat/>
    <w:rsid w:val="00D50376"/>
    <w:pPr>
      <w:ind w:left="720"/>
      <w:contextualSpacing/>
    </w:pPr>
  </w:style>
  <w:style w:type="character" w:customStyle="1" w:styleId="UnresolvedMention1">
    <w:name w:val="Unresolved Mention1"/>
    <w:basedOn w:val="VarsaylanParagrafYazTipi"/>
    <w:uiPriority w:val="99"/>
    <w:semiHidden/>
    <w:unhideWhenUsed/>
    <w:rsid w:val="004B3816"/>
    <w:rPr>
      <w:color w:val="605E5C"/>
      <w:shd w:val="clear" w:color="auto" w:fill="E1DFDD"/>
    </w:rPr>
  </w:style>
  <w:style w:type="paragraph" w:styleId="HTMLncedenBiimlendirilmi">
    <w:name w:val="HTML Preformatted"/>
    <w:basedOn w:val="Normal"/>
    <w:link w:val="HTMLncedenBiimlendirilmiChar"/>
    <w:uiPriority w:val="99"/>
    <w:unhideWhenUsed/>
    <w:rsid w:val="00C93D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Cs w:val="20"/>
    </w:rPr>
  </w:style>
  <w:style w:type="character" w:customStyle="1" w:styleId="HTMLncedenBiimlendirilmiChar">
    <w:name w:val="HTML Önceden Biçimlendirilmiş Char"/>
    <w:basedOn w:val="VarsaylanParagrafYazTipi"/>
    <w:link w:val="HTMLncedenBiimlendirilmi"/>
    <w:uiPriority w:val="99"/>
    <w:rsid w:val="00C93DDA"/>
    <w:rPr>
      <w:rFonts w:ascii="Courier New" w:eastAsia="Times New Roman" w:hAnsi="Courier New" w:cs="Courier New"/>
      <w:sz w:val="20"/>
      <w:szCs w:val="20"/>
    </w:rPr>
  </w:style>
  <w:style w:type="character" w:styleId="AklamaBavurusu">
    <w:name w:val="annotation reference"/>
    <w:basedOn w:val="VarsaylanParagrafYazTipi"/>
    <w:uiPriority w:val="99"/>
    <w:semiHidden/>
    <w:unhideWhenUsed/>
    <w:rsid w:val="00FA7DEE"/>
    <w:rPr>
      <w:sz w:val="16"/>
      <w:szCs w:val="16"/>
    </w:rPr>
  </w:style>
  <w:style w:type="paragraph" w:styleId="AklamaMetni">
    <w:name w:val="annotation text"/>
    <w:basedOn w:val="Normal"/>
    <w:link w:val="AklamaMetniChar"/>
    <w:uiPriority w:val="99"/>
    <w:semiHidden/>
    <w:unhideWhenUsed/>
    <w:rsid w:val="00FA7DEE"/>
    <w:rPr>
      <w:szCs w:val="20"/>
    </w:rPr>
  </w:style>
  <w:style w:type="character" w:customStyle="1" w:styleId="AklamaMetniChar">
    <w:name w:val="Açıklama Metni Char"/>
    <w:basedOn w:val="VarsaylanParagrafYazTipi"/>
    <w:link w:val="AklamaMetni"/>
    <w:uiPriority w:val="99"/>
    <w:semiHidden/>
    <w:rsid w:val="00FA7DEE"/>
    <w:rPr>
      <w:sz w:val="20"/>
      <w:szCs w:val="20"/>
    </w:rPr>
  </w:style>
  <w:style w:type="paragraph" w:styleId="AklamaKonusu">
    <w:name w:val="annotation subject"/>
    <w:basedOn w:val="AklamaMetni"/>
    <w:next w:val="AklamaMetni"/>
    <w:link w:val="AklamaKonusuChar"/>
    <w:uiPriority w:val="99"/>
    <w:semiHidden/>
    <w:unhideWhenUsed/>
    <w:rsid w:val="00FA7DEE"/>
    <w:rPr>
      <w:b/>
      <w:bCs/>
    </w:rPr>
  </w:style>
  <w:style w:type="character" w:customStyle="1" w:styleId="AklamaKonusuChar">
    <w:name w:val="Açıklama Konusu Char"/>
    <w:basedOn w:val="AklamaMetniChar"/>
    <w:link w:val="AklamaKonusu"/>
    <w:uiPriority w:val="99"/>
    <w:semiHidden/>
    <w:rsid w:val="00FA7DEE"/>
    <w:rPr>
      <w:b/>
      <w:bCs/>
      <w:sz w:val="20"/>
      <w:szCs w:val="20"/>
    </w:rPr>
  </w:style>
  <w:style w:type="paragraph" w:styleId="AralkYok">
    <w:name w:val="No Spacing"/>
    <w:uiPriority w:val="1"/>
    <w:qFormat/>
    <w:rsid w:val="00FE1A1B"/>
    <w:pPr>
      <w:spacing w:after="0" w:line="240" w:lineRule="auto"/>
    </w:pPr>
  </w:style>
  <w:style w:type="character" w:customStyle="1" w:styleId="Balk1Char">
    <w:name w:val="Başlık 1 Char"/>
    <w:basedOn w:val="VarsaylanParagrafYazTipi"/>
    <w:link w:val="Balk1"/>
    <w:uiPriority w:val="9"/>
    <w:rsid w:val="008F16D6"/>
    <w:rPr>
      <w:rFonts w:eastAsiaTheme="majorEastAsia" w:cstheme="majorBidi"/>
      <w:b/>
      <w:szCs w:val="32"/>
    </w:rPr>
  </w:style>
  <w:style w:type="character" w:customStyle="1" w:styleId="Balk2Char">
    <w:name w:val="Başlık 2 Char"/>
    <w:basedOn w:val="VarsaylanParagrafYazTipi"/>
    <w:link w:val="Balk2"/>
    <w:uiPriority w:val="9"/>
    <w:rsid w:val="008F16D6"/>
    <w:rPr>
      <w:rFonts w:eastAsiaTheme="majorEastAsia" w:cstheme="majorBidi"/>
      <w:b/>
      <w:sz w:val="20"/>
      <w:szCs w:val="26"/>
    </w:rPr>
  </w:style>
  <w:style w:type="character" w:customStyle="1" w:styleId="Balk3Char">
    <w:name w:val="Başlık 3 Char"/>
    <w:basedOn w:val="VarsaylanParagrafYazTipi"/>
    <w:link w:val="Balk3"/>
    <w:uiPriority w:val="9"/>
    <w:rsid w:val="00FE1A1B"/>
    <w:rPr>
      <w:rFonts w:asciiTheme="majorHAnsi" w:eastAsiaTheme="majorEastAsia" w:hAnsiTheme="majorHAnsi" w:cstheme="majorBidi"/>
      <w:color w:val="243F60" w:themeColor="accent1" w:themeShade="7F"/>
      <w:sz w:val="24"/>
      <w:szCs w:val="24"/>
    </w:rPr>
  </w:style>
  <w:style w:type="paragraph" w:customStyle="1" w:styleId="Standard">
    <w:name w:val="Standard"/>
    <w:rsid w:val="00AD1391"/>
    <w:pPr>
      <w:suppressAutoHyphens/>
      <w:autoSpaceDN w:val="0"/>
      <w:spacing w:before="120" w:after="120" w:line="240" w:lineRule="auto"/>
      <w:jc w:val="both"/>
      <w:textAlignment w:val="baseline"/>
    </w:pPr>
    <w:rPr>
      <w:rFonts w:ascii="Calibri" w:eastAsia="Calibri" w:hAnsi="Calibri" w:cs="Times New Roman"/>
      <w:kern w:val="3"/>
      <w:sz w:val="20"/>
      <w:lang w:eastAsia="zh-CN"/>
    </w:rPr>
  </w:style>
  <w:style w:type="character" w:styleId="zlenenKpr">
    <w:name w:val="FollowedHyperlink"/>
    <w:basedOn w:val="VarsaylanParagrafYazTipi"/>
    <w:uiPriority w:val="99"/>
    <w:semiHidden/>
    <w:unhideWhenUsed/>
    <w:rsid w:val="003F725B"/>
    <w:rPr>
      <w:color w:val="800080" w:themeColor="followedHyperlink"/>
      <w:u w:val="single"/>
    </w:rPr>
  </w:style>
  <w:style w:type="character" w:customStyle="1" w:styleId="zmlenmeyenBahsetme1">
    <w:name w:val="Çözümlenmeyen Bahsetme1"/>
    <w:basedOn w:val="VarsaylanParagrafYazTipi"/>
    <w:uiPriority w:val="99"/>
    <w:semiHidden/>
    <w:unhideWhenUsed/>
    <w:rsid w:val="003D4BF7"/>
    <w:rPr>
      <w:color w:val="605E5C"/>
      <w:shd w:val="clear" w:color="auto" w:fill="E1DFDD"/>
    </w:rPr>
  </w:style>
  <w:style w:type="paragraph" w:customStyle="1" w:styleId="GirisYazs">
    <w:name w:val="GirisYazısı"/>
    <w:basedOn w:val="Normal"/>
    <w:rsid w:val="00A928DB"/>
    <w:pPr>
      <w:ind w:firstLine="567"/>
    </w:pPr>
    <w:rPr>
      <w:rFonts w:ascii="Times New Roman" w:eastAsia="Times New Roman" w:hAnsi="Times New Roman" w:cs="Times New Roman"/>
      <w:b/>
      <w:bCs/>
      <w:lang w:eastAsia="en-US"/>
    </w:rPr>
  </w:style>
  <w:style w:type="paragraph" w:styleId="Kaynaka">
    <w:name w:val="Bibliography"/>
    <w:basedOn w:val="Normal"/>
    <w:next w:val="Normal"/>
    <w:uiPriority w:val="37"/>
    <w:unhideWhenUsed/>
    <w:rsid w:val="00A069E8"/>
    <w:pPr>
      <w:spacing w:after="0" w:line="480" w:lineRule="auto"/>
      <w:ind w:left="720" w:hanging="720"/>
    </w:pPr>
  </w:style>
  <w:style w:type="character" w:styleId="Vurgu">
    <w:name w:val="Emphasis"/>
    <w:basedOn w:val="VarsaylanParagrafYazTipi"/>
    <w:uiPriority w:val="20"/>
    <w:qFormat/>
    <w:rsid w:val="00396C0D"/>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16D6"/>
    <w:pPr>
      <w:spacing w:before="120" w:after="120" w:line="240" w:lineRule="auto"/>
      <w:jc w:val="both"/>
    </w:pPr>
    <w:rPr>
      <w:sz w:val="20"/>
    </w:rPr>
  </w:style>
  <w:style w:type="paragraph" w:styleId="Balk1">
    <w:name w:val="heading 1"/>
    <w:basedOn w:val="Normal"/>
    <w:next w:val="Normal"/>
    <w:link w:val="Balk1Char"/>
    <w:uiPriority w:val="9"/>
    <w:qFormat/>
    <w:rsid w:val="008F16D6"/>
    <w:pPr>
      <w:keepNext/>
      <w:keepLines/>
      <w:spacing w:before="360"/>
      <w:outlineLvl w:val="0"/>
    </w:pPr>
    <w:rPr>
      <w:rFonts w:eastAsiaTheme="majorEastAsia" w:cstheme="majorBidi"/>
      <w:b/>
      <w:sz w:val="22"/>
      <w:szCs w:val="32"/>
    </w:rPr>
  </w:style>
  <w:style w:type="paragraph" w:styleId="Balk2">
    <w:name w:val="heading 2"/>
    <w:basedOn w:val="Normal"/>
    <w:next w:val="Normal"/>
    <w:link w:val="Balk2Char"/>
    <w:uiPriority w:val="9"/>
    <w:unhideWhenUsed/>
    <w:qFormat/>
    <w:rsid w:val="008F16D6"/>
    <w:pPr>
      <w:keepNext/>
      <w:keepLines/>
      <w:spacing w:before="240"/>
      <w:outlineLvl w:val="1"/>
    </w:pPr>
    <w:rPr>
      <w:rFonts w:eastAsiaTheme="majorEastAsia" w:cstheme="majorBidi"/>
      <w:b/>
      <w:szCs w:val="26"/>
    </w:rPr>
  </w:style>
  <w:style w:type="paragraph" w:styleId="Balk3">
    <w:name w:val="heading 3"/>
    <w:basedOn w:val="Normal"/>
    <w:next w:val="Normal"/>
    <w:link w:val="Balk3Char"/>
    <w:uiPriority w:val="9"/>
    <w:unhideWhenUsed/>
    <w:qFormat/>
    <w:rsid w:val="00FE1A1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C0213C"/>
    <w:pPr>
      <w:spacing w:after="0"/>
    </w:pPr>
    <w:rPr>
      <w:rFonts w:ascii="Tahoma" w:hAnsi="Tahoma" w:cs="Tahoma"/>
      <w:sz w:val="16"/>
      <w:szCs w:val="16"/>
    </w:rPr>
  </w:style>
  <w:style w:type="character" w:customStyle="1" w:styleId="BalonMetniChar">
    <w:name w:val="Balon Metni Char"/>
    <w:basedOn w:val="VarsaylanParagrafYazTipi"/>
    <w:link w:val="BalonMetni"/>
    <w:uiPriority w:val="99"/>
    <w:semiHidden/>
    <w:rsid w:val="00C0213C"/>
    <w:rPr>
      <w:rFonts w:ascii="Tahoma" w:hAnsi="Tahoma" w:cs="Tahoma"/>
      <w:sz w:val="16"/>
      <w:szCs w:val="16"/>
    </w:rPr>
  </w:style>
  <w:style w:type="paragraph" w:customStyle="1" w:styleId="Default">
    <w:name w:val="Default"/>
    <w:rsid w:val="00C3318D"/>
    <w:pPr>
      <w:autoSpaceDE w:val="0"/>
      <w:autoSpaceDN w:val="0"/>
      <w:adjustRightInd w:val="0"/>
      <w:spacing w:after="0" w:line="240" w:lineRule="auto"/>
    </w:pPr>
    <w:rPr>
      <w:rFonts w:ascii="Times New Roman" w:hAnsi="Times New Roman" w:cs="Times New Roman"/>
      <w:color w:val="000000"/>
      <w:sz w:val="24"/>
      <w:szCs w:val="24"/>
    </w:rPr>
  </w:style>
  <w:style w:type="table" w:styleId="TabloKlavuzu">
    <w:name w:val="Table Grid"/>
    <w:basedOn w:val="NormalTablo"/>
    <w:uiPriority w:val="39"/>
    <w:rsid w:val="00BE3C6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Kpr">
    <w:name w:val="Hyperlink"/>
    <w:basedOn w:val="VarsaylanParagrafYazTipi"/>
    <w:uiPriority w:val="99"/>
    <w:unhideWhenUsed/>
    <w:rsid w:val="00A17ACA"/>
    <w:rPr>
      <w:color w:val="0000FF" w:themeColor="hyperlink"/>
      <w:u w:val="single"/>
    </w:rPr>
  </w:style>
  <w:style w:type="paragraph" w:styleId="stbilgi">
    <w:name w:val="header"/>
    <w:basedOn w:val="Normal"/>
    <w:link w:val="stbilgiChar"/>
    <w:uiPriority w:val="99"/>
    <w:unhideWhenUsed/>
    <w:rsid w:val="00542B1C"/>
    <w:pPr>
      <w:tabs>
        <w:tab w:val="center" w:pos="4536"/>
        <w:tab w:val="right" w:pos="9072"/>
      </w:tabs>
      <w:spacing w:after="0"/>
    </w:pPr>
  </w:style>
  <w:style w:type="character" w:customStyle="1" w:styleId="stbilgiChar">
    <w:name w:val="Üstbilgi Char"/>
    <w:basedOn w:val="VarsaylanParagrafYazTipi"/>
    <w:link w:val="stbilgi"/>
    <w:uiPriority w:val="99"/>
    <w:rsid w:val="00542B1C"/>
  </w:style>
  <w:style w:type="paragraph" w:styleId="Altbilgi">
    <w:name w:val="footer"/>
    <w:basedOn w:val="Normal"/>
    <w:link w:val="AltbilgiChar"/>
    <w:uiPriority w:val="99"/>
    <w:unhideWhenUsed/>
    <w:rsid w:val="00542B1C"/>
    <w:pPr>
      <w:tabs>
        <w:tab w:val="center" w:pos="4536"/>
        <w:tab w:val="right" w:pos="9072"/>
      </w:tabs>
      <w:spacing w:after="0"/>
    </w:pPr>
  </w:style>
  <w:style w:type="character" w:customStyle="1" w:styleId="AltbilgiChar">
    <w:name w:val="Altbilgi Char"/>
    <w:basedOn w:val="VarsaylanParagrafYazTipi"/>
    <w:link w:val="Altbilgi"/>
    <w:uiPriority w:val="99"/>
    <w:rsid w:val="00542B1C"/>
  </w:style>
  <w:style w:type="paragraph" w:styleId="DipnotMetni">
    <w:name w:val="footnote text"/>
    <w:basedOn w:val="Normal"/>
    <w:link w:val="DipnotMetniChar"/>
    <w:uiPriority w:val="99"/>
    <w:semiHidden/>
    <w:unhideWhenUsed/>
    <w:rsid w:val="00EB02B5"/>
    <w:pPr>
      <w:spacing w:after="0"/>
    </w:pPr>
    <w:rPr>
      <w:szCs w:val="20"/>
    </w:rPr>
  </w:style>
  <w:style w:type="character" w:customStyle="1" w:styleId="DipnotMetniChar">
    <w:name w:val="Dipnot Metni Char"/>
    <w:basedOn w:val="VarsaylanParagrafYazTipi"/>
    <w:link w:val="DipnotMetni"/>
    <w:uiPriority w:val="99"/>
    <w:semiHidden/>
    <w:rsid w:val="00EB02B5"/>
    <w:rPr>
      <w:sz w:val="20"/>
      <w:szCs w:val="20"/>
    </w:rPr>
  </w:style>
  <w:style w:type="character" w:styleId="DipnotBavurusu">
    <w:name w:val="footnote reference"/>
    <w:basedOn w:val="VarsaylanParagrafYazTipi"/>
    <w:uiPriority w:val="99"/>
    <w:semiHidden/>
    <w:unhideWhenUsed/>
    <w:rsid w:val="00EB02B5"/>
    <w:rPr>
      <w:vertAlign w:val="superscript"/>
    </w:rPr>
  </w:style>
  <w:style w:type="paragraph" w:styleId="ListeParagraf">
    <w:name w:val="List Paragraph"/>
    <w:basedOn w:val="Normal"/>
    <w:uiPriority w:val="34"/>
    <w:qFormat/>
    <w:rsid w:val="00D50376"/>
    <w:pPr>
      <w:ind w:left="720"/>
      <w:contextualSpacing/>
    </w:pPr>
  </w:style>
  <w:style w:type="character" w:customStyle="1" w:styleId="UnresolvedMention1">
    <w:name w:val="Unresolved Mention1"/>
    <w:basedOn w:val="VarsaylanParagrafYazTipi"/>
    <w:uiPriority w:val="99"/>
    <w:semiHidden/>
    <w:unhideWhenUsed/>
    <w:rsid w:val="004B3816"/>
    <w:rPr>
      <w:color w:val="605E5C"/>
      <w:shd w:val="clear" w:color="auto" w:fill="E1DFDD"/>
    </w:rPr>
  </w:style>
  <w:style w:type="paragraph" w:styleId="HTMLncedenBiimlendirilmi">
    <w:name w:val="HTML Preformatted"/>
    <w:basedOn w:val="Normal"/>
    <w:link w:val="HTMLncedenBiimlendirilmiChar"/>
    <w:uiPriority w:val="99"/>
    <w:unhideWhenUsed/>
    <w:rsid w:val="00C93D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Cs w:val="20"/>
    </w:rPr>
  </w:style>
  <w:style w:type="character" w:customStyle="1" w:styleId="HTMLncedenBiimlendirilmiChar">
    <w:name w:val="HTML Önceden Biçimlendirilmiş Char"/>
    <w:basedOn w:val="VarsaylanParagrafYazTipi"/>
    <w:link w:val="HTMLncedenBiimlendirilmi"/>
    <w:uiPriority w:val="99"/>
    <w:rsid w:val="00C93DDA"/>
    <w:rPr>
      <w:rFonts w:ascii="Courier New" w:eastAsia="Times New Roman" w:hAnsi="Courier New" w:cs="Courier New"/>
      <w:sz w:val="20"/>
      <w:szCs w:val="20"/>
    </w:rPr>
  </w:style>
  <w:style w:type="character" w:styleId="AklamaBavurusu">
    <w:name w:val="annotation reference"/>
    <w:basedOn w:val="VarsaylanParagrafYazTipi"/>
    <w:uiPriority w:val="99"/>
    <w:semiHidden/>
    <w:unhideWhenUsed/>
    <w:rsid w:val="00FA7DEE"/>
    <w:rPr>
      <w:sz w:val="16"/>
      <w:szCs w:val="16"/>
    </w:rPr>
  </w:style>
  <w:style w:type="paragraph" w:styleId="AklamaMetni">
    <w:name w:val="annotation text"/>
    <w:basedOn w:val="Normal"/>
    <w:link w:val="AklamaMetniChar"/>
    <w:uiPriority w:val="99"/>
    <w:semiHidden/>
    <w:unhideWhenUsed/>
    <w:rsid w:val="00FA7DEE"/>
    <w:rPr>
      <w:szCs w:val="20"/>
    </w:rPr>
  </w:style>
  <w:style w:type="character" w:customStyle="1" w:styleId="AklamaMetniChar">
    <w:name w:val="Açıklama Metni Char"/>
    <w:basedOn w:val="VarsaylanParagrafYazTipi"/>
    <w:link w:val="AklamaMetni"/>
    <w:uiPriority w:val="99"/>
    <w:semiHidden/>
    <w:rsid w:val="00FA7DEE"/>
    <w:rPr>
      <w:sz w:val="20"/>
      <w:szCs w:val="20"/>
    </w:rPr>
  </w:style>
  <w:style w:type="paragraph" w:styleId="AklamaKonusu">
    <w:name w:val="annotation subject"/>
    <w:basedOn w:val="AklamaMetni"/>
    <w:next w:val="AklamaMetni"/>
    <w:link w:val="AklamaKonusuChar"/>
    <w:uiPriority w:val="99"/>
    <w:semiHidden/>
    <w:unhideWhenUsed/>
    <w:rsid w:val="00FA7DEE"/>
    <w:rPr>
      <w:b/>
      <w:bCs/>
    </w:rPr>
  </w:style>
  <w:style w:type="character" w:customStyle="1" w:styleId="AklamaKonusuChar">
    <w:name w:val="Açıklama Konusu Char"/>
    <w:basedOn w:val="AklamaMetniChar"/>
    <w:link w:val="AklamaKonusu"/>
    <w:uiPriority w:val="99"/>
    <w:semiHidden/>
    <w:rsid w:val="00FA7DEE"/>
    <w:rPr>
      <w:b/>
      <w:bCs/>
      <w:sz w:val="20"/>
      <w:szCs w:val="20"/>
    </w:rPr>
  </w:style>
  <w:style w:type="paragraph" w:styleId="AralkYok">
    <w:name w:val="No Spacing"/>
    <w:uiPriority w:val="1"/>
    <w:qFormat/>
    <w:rsid w:val="00FE1A1B"/>
    <w:pPr>
      <w:spacing w:after="0" w:line="240" w:lineRule="auto"/>
    </w:pPr>
  </w:style>
  <w:style w:type="character" w:customStyle="1" w:styleId="Balk1Char">
    <w:name w:val="Başlık 1 Char"/>
    <w:basedOn w:val="VarsaylanParagrafYazTipi"/>
    <w:link w:val="Balk1"/>
    <w:uiPriority w:val="9"/>
    <w:rsid w:val="008F16D6"/>
    <w:rPr>
      <w:rFonts w:eastAsiaTheme="majorEastAsia" w:cstheme="majorBidi"/>
      <w:b/>
      <w:szCs w:val="32"/>
    </w:rPr>
  </w:style>
  <w:style w:type="character" w:customStyle="1" w:styleId="Balk2Char">
    <w:name w:val="Başlık 2 Char"/>
    <w:basedOn w:val="VarsaylanParagrafYazTipi"/>
    <w:link w:val="Balk2"/>
    <w:uiPriority w:val="9"/>
    <w:rsid w:val="008F16D6"/>
    <w:rPr>
      <w:rFonts w:eastAsiaTheme="majorEastAsia" w:cstheme="majorBidi"/>
      <w:b/>
      <w:sz w:val="20"/>
      <w:szCs w:val="26"/>
    </w:rPr>
  </w:style>
  <w:style w:type="character" w:customStyle="1" w:styleId="Balk3Char">
    <w:name w:val="Başlık 3 Char"/>
    <w:basedOn w:val="VarsaylanParagrafYazTipi"/>
    <w:link w:val="Balk3"/>
    <w:uiPriority w:val="9"/>
    <w:rsid w:val="00FE1A1B"/>
    <w:rPr>
      <w:rFonts w:asciiTheme="majorHAnsi" w:eastAsiaTheme="majorEastAsia" w:hAnsiTheme="majorHAnsi" w:cstheme="majorBidi"/>
      <w:color w:val="243F60" w:themeColor="accent1" w:themeShade="7F"/>
      <w:sz w:val="24"/>
      <w:szCs w:val="24"/>
    </w:rPr>
  </w:style>
  <w:style w:type="paragraph" w:customStyle="1" w:styleId="Standard">
    <w:name w:val="Standard"/>
    <w:rsid w:val="00AD1391"/>
    <w:pPr>
      <w:suppressAutoHyphens/>
      <w:autoSpaceDN w:val="0"/>
      <w:spacing w:before="120" w:after="120" w:line="240" w:lineRule="auto"/>
      <w:jc w:val="both"/>
      <w:textAlignment w:val="baseline"/>
    </w:pPr>
    <w:rPr>
      <w:rFonts w:ascii="Calibri" w:eastAsia="Calibri" w:hAnsi="Calibri" w:cs="Times New Roman"/>
      <w:kern w:val="3"/>
      <w:sz w:val="20"/>
      <w:lang w:eastAsia="zh-CN"/>
    </w:rPr>
  </w:style>
  <w:style w:type="character" w:styleId="zlenenKpr">
    <w:name w:val="FollowedHyperlink"/>
    <w:basedOn w:val="VarsaylanParagrafYazTipi"/>
    <w:uiPriority w:val="99"/>
    <w:semiHidden/>
    <w:unhideWhenUsed/>
    <w:rsid w:val="003F725B"/>
    <w:rPr>
      <w:color w:val="800080" w:themeColor="followedHyperlink"/>
      <w:u w:val="single"/>
    </w:rPr>
  </w:style>
  <w:style w:type="character" w:customStyle="1" w:styleId="zmlenmeyenBahsetme1">
    <w:name w:val="Çözümlenmeyen Bahsetme1"/>
    <w:basedOn w:val="VarsaylanParagrafYazTipi"/>
    <w:uiPriority w:val="99"/>
    <w:semiHidden/>
    <w:unhideWhenUsed/>
    <w:rsid w:val="003D4BF7"/>
    <w:rPr>
      <w:color w:val="605E5C"/>
      <w:shd w:val="clear" w:color="auto" w:fill="E1DFDD"/>
    </w:rPr>
  </w:style>
  <w:style w:type="paragraph" w:customStyle="1" w:styleId="GirisYazs">
    <w:name w:val="GirisYazısı"/>
    <w:basedOn w:val="Normal"/>
    <w:rsid w:val="00A928DB"/>
    <w:pPr>
      <w:ind w:firstLine="567"/>
    </w:pPr>
    <w:rPr>
      <w:rFonts w:ascii="Times New Roman" w:eastAsia="Times New Roman" w:hAnsi="Times New Roman" w:cs="Times New Roman"/>
      <w:b/>
      <w:bCs/>
      <w:lang w:eastAsia="en-US"/>
    </w:rPr>
  </w:style>
  <w:style w:type="paragraph" w:styleId="Kaynaka">
    <w:name w:val="Bibliography"/>
    <w:basedOn w:val="Normal"/>
    <w:next w:val="Normal"/>
    <w:uiPriority w:val="37"/>
    <w:unhideWhenUsed/>
    <w:rsid w:val="00A069E8"/>
    <w:pPr>
      <w:spacing w:after="0" w:line="480" w:lineRule="auto"/>
      <w:ind w:left="720" w:hanging="720"/>
    </w:pPr>
  </w:style>
  <w:style w:type="character" w:styleId="Vurgu">
    <w:name w:val="Emphasis"/>
    <w:basedOn w:val="VarsaylanParagrafYazTipi"/>
    <w:uiPriority w:val="20"/>
    <w:qFormat/>
    <w:rsid w:val="00396C0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790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apastyle.apa.org/products/publication-manual-7th-edition" TargetMode="Externa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F7F7C6-BC13-4DF6-82E2-86AFB562F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4</Pages>
  <Words>1207</Words>
  <Characters>6883</Characters>
  <Application>Microsoft Office Word</Application>
  <DocSecurity>0</DocSecurity>
  <Lines>57</Lines>
  <Paragraphs>1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DY</dc:creator>
  <cp:lastModifiedBy>Prof. Dr. Adem SEZER</cp:lastModifiedBy>
  <cp:revision>19</cp:revision>
  <cp:lastPrinted>2021-01-26T09:49:00Z</cp:lastPrinted>
  <dcterms:created xsi:type="dcterms:W3CDTF">2021-12-09T09:58:00Z</dcterms:created>
  <dcterms:modified xsi:type="dcterms:W3CDTF">2021-12-17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hDKHfMe"/&gt;&lt;style id="http://www.zotero.org/styles/apa" locale="en-US" hasBibliography="1" bibliographyStyleHasBeenSet="1"/&gt;&lt;prefs&gt;&lt;pref name="fieldType" value="Field"/&gt;&lt;/prefs&gt;&lt;/data&gt;</vt:lpwstr>
  </property>
</Properties>
</file>